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F5561F" w14:textId="77777777" w:rsidR="00003023" w:rsidRDefault="00677DFE">
      <w:pPr>
        <w:rPr>
          <w:b/>
        </w:rPr>
      </w:pPr>
      <w:bookmarkStart w:id="0" w:name="_GoBack"/>
      <w:bookmarkEnd w:id="0"/>
      <w:r w:rsidRPr="00677DFE">
        <w:rPr>
          <w:b/>
        </w:rPr>
        <w:t>The role of decidual NK cells in pregnancies with impaired vascular remodelling</w:t>
      </w:r>
    </w:p>
    <w:p w14:paraId="62F5D0E1" w14:textId="74F7246D" w:rsidR="00677DFE" w:rsidRDefault="00126535">
      <w:r>
        <w:t>Judith E. Cartwright</w:t>
      </w:r>
      <w:r w:rsidR="00677DFE" w:rsidRPr="00037F10">
        <w:t>, Laura James-Allan</w:t>
      </w:r>
      <w:r w:rsidR="007B27EC">
        <w:t xml:space="preserve">, </w:t>
      </w:r>
      <w:r w:rsidRPr="00037F10">
        <w:t xml:space="preserve">Rebecca </w:t>
      </w:r>
      <w:r>
        <w:t xml:space="preserve">J. </w:t>
      </w:r>
      <w:r w:rsidRPr="00037F10">
        <w:t>Buckley</w:t>
      </w:r>
      <w:r>
        <w:t xml:space="preserve">, </w:t>
      </w:r>
      <w:r w:rsidR="007B27EC">
        <w:t>Alison E. Wallace.</w:t>
      </w:r>
    </w:p>
    <w:p w14:paraId="0B5B3DFB" w14:textId="77777777" w:rsidR="00037F10" w:rsidRDefault="00037F10">
      <w:r>
        <w:t>Reproductive and Cardiovascular Disease Research Group, Cardiovascular and Cell Sciences Institute, St. George’s,</w:t>
      </w:r>
      <w:r w:rsidR="007C61A9">
        <w:t xml:space="preserve"> University of London, Cranmer T</w:t>
      </w:r>
      <w:r>
        <w:t>errace, London, SW17 0RE, UK.</w:t>
      </w:r>
    </w:p>
    <w:p w14:paraId="3CDC1D60" w14:textId="27755044" w:rsidR="00037F10" w:rsidRDefault="00037F10">
      <w:r>
        <w:t xml:space="preserve">Author for correspondence: Prof. Judith Cartwright, </w:t>
      </w:r>
      <w:hyperlink r:id="rId5" w:history="1">
        <w:r w:rsidRPr="0046599D">
          <w:rPr>
            <w:rStyle w:val="Hyperlink"/>
          </w:rPr>
          <w:t>jcartwri@sgul.ac.uk</w:t>
        </w:r>
      </w:hyperlink>
      <w:r>
        <w:t xml:space="preserve">, </w:t>
      </w:r>
      <w:r w:rsidR="00C46624">
        <w:t>+</w:t>
      </w:r>
      <w:r>
        <w:t>44 (0)2087250803</w:t>
      </w:r>
    </w:p>
    <w:p w14:paraId="3D709DE2" w14:textId="2465B0C2" w:rsidR="00126535" w:rsidRDefault="00126535" w:rsidP="00E37EA2">
      <w:r>
        <w:br w:type="page"/>
      </w:r>
    </w:p>
    <w:p w14:paraId="635FC88F" w14:textId="77777777" w:rsidR="00E37EA2" w:rsidRPr="002429E5" w:rsidRDefault="007F2F82" w:rsidP="00E37EA2">
      <w:pPr>
        <w:rPr>
          <w:b/>
        </w:rPr>
      </w:pPr>
      <w:r w:rsidRPr="002429E5">
        <w:rPr>
          <w:b/>
        </w:rPr>
        <w:lastRenderedPageBreak/>
        <w:t>Abstract</w:t>
      </w:r>
    </w:p>
    <w:p w14:paraId="6C9E0A3C" w14:textId="77777777" w:rsidR="00C07584" w:rsidRDefault="00C07584" w:rsidP="00FA5C87">
      <w:pPr>
        <w:jc w:val="both"/>
        <w:rPr>
          <w:rFonts w:cs="Arial"/>
        </w:rPr>
      </w:pPr>
      <w:r w:rsidRPr="002429E5">
        <w:rPr>
          <w:rFonts w:cs="Arial"/>
        </w:rPr>
        <w:t>The pathologies of the dangerous pregnancy complications pre-eclampsia (PE) and fetal growth restriction (FGR) are established in the first trimester of human pregnancy yet we know little of how this</w:t>
      </w:r>
      <w:r w:rsidR="00586FAF" w:rsidRPr="002429E5">
        <w:rPr>
          <w:rFonts w:cs="Arial"/>
        </w:rPr>
        <w:t xml:space="preserve"> happens. F</w:t>
      </w:r>
      <w:r w:rsidRPr="002429E5">
        <w:rPr>
          <w:rFonts w:cs="Arial"/>
        </w:rPr>
        <w:t xml:space="preserve">inely tuned interactions between maternal and placental cells are essential for pregnancy to progress without complications; however, the precise nature of this cross-talk and how it can go wrong are crucial questions that remain to be answered. This </w:t>
      </w:r>
      <w:r w:rsidR="00586FAF" w:rsidRPr="002429E5">
        <w:rPr>
          <w:rFonts w:cs="Arial"/>
        </w:rPr>
        <w:t>review summarises recent studies</w:t>
      </w:r>
      <w:r w:rsidR="00075103" w:rsidRPr="002429E5">
        <w:rPr>
          <w:rFonts w:cs="Arial"/>
        </w:rPr>
        <w:t xml:space="preserve"> examining the </w:t>
      </w:r>
      <w:r w:rsidR="00586FAF" w:rsidRPr="002429E5">
        <w:rPr>
          <w:rFonts w:cs="Arial"/>
        </w:rPr>
        <w:t xml:space="preserve">role </w:t>
      </w:r>
      <w:r w:rsidR="002068D5" w:rsidRPr="002429E5">
        <w:rPr>
          <w:rFonts w:cs="Arial"/>
        </w:rPr>
        <w:t>played by natural killer cells in regulating</w:t>
      </w:r>
      <w:r w:rsidR="00586FAF" w:rsidRPr="002429E5">
        <w:rPr>
          <w:rFonts w:cs="Arial"/>
        </w:rPr>
        <w:t xml:space="preserve"> normal placentation and remodelling</w:t>
      </w:r>
      <w:r w:rsidR="002068D5" w:rsidRPr="002429E5">
        <w:rPr>
          <w:rFonts w:cs="Arial"/>
        </w:rPr>
        <w:t xml:space="preserve">. Their involvement </w:t>
      </w:r>
      <w:r w:rsidR="00586FAF" w:rsidRPr="002429E5">
        <w:rPr>
          <w:rFonts w:cs="Arial"/>
        </w:rPr>
        <w:t>when it is impaired in</w:t>
      </w:r>
      <w:r w:rsidRPr="002429E5">
        <w:rPr>
          <w:rFonts w:cs="Arial"/>
        </w:rPr>
        <w:t xml:space="preserve"> PE/FGR</w:t>
      </w:r>
      <w:r w:rsidR="00586FAF" w:rsidRPr="002429E5">
        <w:rPr>
          <w:rFonts w:cs="Arial"/>
        </w:rPr>
        <w:t xml:space="preserve"> pregnancies</w:t>
      </w:r>
      <w:r w:rsidR="002068D5" w:rsidRPr="002429E5">
        <w:rPr>
          <w:rFonts w:cs="Arial"/>
        </w:rPr>
        <w:t xml:space="preserve"> will additionally be discussed</w:t>
      </w:r>
      <w:r w:rsidRPr="002429E5">
        <w:rPr>
          <w:rFonts w:cs="Arial"/>
        </w:rPr>
        <w:t>.</w:t>
      </w:r>
    </w:p>
    <w:p w14:paraId="1928046B" w14:textId="00CBACC2" w:rsidR="00C5240F" w:rsidRDefault="00C5240F" w:rsidP="00FA5C87">
      <w:pPr>
        <w:jc w:val="both"/>
        <w:rPr>
          <w:rFonts w:cs="Arial"/>
          <w:b/>
        </w:rPr>
      </w:pPr>
      <w:r w:rsidRPr="00C5240F">
        <w:rPr>
          <w:rFonts w:cs="Arial"/>
          <w:b/>
        </w:rPr>
        <w:t>Keywords</w:t>
      </w:r>
    </w:p>
    <w:p w14:paraId="20AF343E" w14:textId="358CA80D" w:rsidR="00C5240F" w:rsidRPr="00C5240F" w:rsidRDefault="00C5240F" w:rsidP="00FA5C87">
      <w:pPr>
        <w:jc w:val="both"/>
        <w:rPr>
          <w:rFonts w:cs="Arial"/>
        </w:rPr>
      </w:pPr>
      <w:r>
        <w:rPr>
          <w:rFonts w:cs="Arial"/>
        </w:rPr>
        <w:t>Natural killer cell, decidua, trophoblast, spiral artery, pregnancy, pre-</w:t>
      </w:r>
      <w:proofErr w:type="spellStart"/>
      <w:r>
        <w:rPr>
          <w:rFonts w:cs="Arial"/>
        </w:rPr>
        <w:t>eclamspia</w:t>
      </w:r>
      <w:proofErr w:type="spellEnd"/>
    </w:p>
    <w:p w14:paraId="5C793309" w14:textId="30A7CD97" w:rsidR="00C5240F" w:rsidRPr="002429E5" w:rsidRDefault="00C5240F" w:rsidP="00C5240F">
      <w:pPr>
        <w:rPr>
          <w:rFonts w:cs="Arial"/>
        </w:rPr>
      </w:pPr>
      <w:r>
        <w:rPr>
          <w:rFonts w:cs="Arial"/>
        </w:rPr>
        <w:br w:type="page"/>
      </w:r>
    </w:p>
    <w:p w14:paraId="05FB9C68" w14:textId="77777777" w:rsidR="00C07584" w:rsidRPr="00E97C7B" w:rsidRDefault="00586FAF" w:rsidP="00C07584">
      <w:pPr>
        <w:rPr>
          <w:rFonts w:cs="Arial"/>
          <w:b/>
        </w:rPr>
      </w:pPr>
      <w:r w:rsidRPr="00E97C7B">
        <w:rPr>
          <w:rFonts w:cs="Arial"/>
          <w:b/>
        </w:rPr>
        <w:lastRenderedPageBreak/>
        <w:t>Introduction</w:t>
      </w:r>
    </w:p>
    <w:p w14:paraId="20ABF7F5" w14:textId="77777777" w:rsidR="00C07584" w:rsidRPr="00E97C7B" w:rsidRDefault="00C07584" w:rsidP="00D549CB">
      <w:pPr>
        <w:jc w:val="both"/>
        <w:rPr>
          <w:rFonts w:cs="Arial"/>
        </w:rPr>
      </w:pPr>
      <w:r w:rsidRPr="00E97C7B">
        <w:rPr>
          <w:rFonts w:cs="Arial"/>
        </w:rPr>
        <w:t>Decidualisation is accompanied by substantial recruitment of maternal immune cells, with approximately 70% being natural killer (NK) cells, 20% macrophages and the remaining 10% T cells. During placentation, fetal extravillous trophoblast cells (EVT) invade into the decidua, where they encounter this enriched environment of immune cells. When EVT reach t</w:t>
      </w:r>
      <w:r w:rsidR="00E464EB" w:rsidRPr="00E97C7B">
        <w:rPr>
          <w:rFonts w:cs="Arial"/>
        </w:rPr>
        <w:t>he uterine spiral arteries</w:t>
      </w:r>
      <w:r w:rsidRPr="00E97C7B">
        <w:rPr>
          <w:rFonts w:cs="Arial"/>
        </w:rPr>
        <w:t xml:space="preserve"> they actively participate in vessel remodelling which involves a loss of endothelial cells (EC) and vascular smooth muscle cells (VSMC), and matrix changes accompanied by </w:t>
      </w:r>
      <w:proofErr w:type="spellStart"/>
      <w:r w:rsidRPr="00E97C7B">
        <w:rPr>
          <w:rFonts w:cs="Arial"/>
        </w:rPr>
        <w:t>fibrinoid</w:t>
      </w:r>
      <w:proofErr w:type="spellEnd"/>
      <w:r w:rsidRPr="00E97C7B">
        <w:rPr>
          <w:rFonts w:cs="Arial"/>
        </w:rPr>
        <w:t xml:space="preserve"> deposition. The resulting high-flow, low-resistance vessel is then capable of supplying sufficient blood to the </w:t>
      </w:r>
      <w:proofErr w:type="spellStart"/>
      <w:r w:rsidRPr="00E97C7B">
        <w:rPr>
          <w:rFonts w:cs="Arial"/>
        </w:rPr>
        <w:t>intervillous</w:t>
      </w:r>
      <w:proofErr w:type="spellEnd"/>
      <w:r w:rsidRPr="00E97C7B">
        <w:rPr>
          <w:rFonts w:cs="Arial"/>
        </w:rPr>
        <w:t xml:space="preserve"> space to meet the increasing demands of the developing fetus (and placenta). There is </w:t>
      </w:r>
      <w:r w:rsidR="00075103" w:rsidRPr="00E97C7B">
        <w:rPr>
          <w:rFonts w:cs="Arial"/>
        </w:rPr>
        <w:t xml:space="preserve">increasing </w:t>
      </w:r>
      <w:r w:rsidRPr="00E97C7B">
        <w:rPr>
          <w:rFonts w:cs="Arial"/>
        </w:rPr>
        <w:t>evidence indicating the importance of immune cells in regulat</w:t>
      </w:r>
      <w:r w:rsidR="00E464EB" w:rsidRPr="00E97C7B">
        <w:rPr>
          <w:rFonts w:cs="Arial"/>
        </w:rPr>
        <w:t>ing trophoblast invasion and spiral artery</w:t>
      </w:r>
      <w:r w:rsidRPr="00E97C7B">
        <w:rPr>
          <w:rFonts w:cs="Arial"/>
        </w:rPr>
        <w:t xml:space="preserve"> remodelling. </w:t>
      </w:r>
    </w:p>
    <w:p w14:paraId="005431FF" w14:textId="61CCF0E3" w:rsidR="00C07584" w:rsidRPr="00E97C7B" w:rsidRDefault="00E464EB" w:rsidP="00D549CB">
      <w:pPr>
        <w:jc w:val="both"/>
        <w:rPr>
          <w:rFonts w:cs="Arial"/>
        </w:rPr>
      </w:pPr>
      <w:r w:rsidRPr="00E97C7B">
        <w:rPr>
          <w:rFonts w:cs="Arial"/>
        </w:rPr>
        <w:t>Insufficient spiral artery</w:t>
      </w:r>
      <w:r w:rsidR="00C07584" w:rsidRPr="00E97C7B">
        <w:rPr>
          <w:rFonts w:cs="Arial"/>
        </w:rPr>
        <w:t xml:space="preserve"> remodelling is an early characteristic of common pregnancy complications such as PE/FGR and stillbirth </w:t>
      </w:r>
      <w:r w:rsidR="00743EB5" w:rsidRPr="00E97C7B">
        <w:rPr>
          <w:rFonts w:cs="Arial"/>
        </w:rPr>
        <w:fldChar w:fldCharType="begin"/>
      </w:r>
      <w:r w:rsidR="00743EB5" w:rsidRPr="00E97C7B">
        <w:rPr>
          <w:rFonts w:cs="Arial"/>
        </w:rPr>
        <w:instrText xml:space="preserve"> ADDIN EN.CITE &lt;EndNote&gt;&lt;Cite&gt;&lt;Author&gt;Pijnenborg&lt;/Author&gt;&lt;Year&gt;2011&lt;/Year&gt;&lt;RecNum&gt;1730&lt;/RecNum&gt;&lt;DisplayText&gt;(Pijnenborg&lt;style face="italic"&gt; et al.&lt;/style&gt; 2011)&lt;/DisplayText&gt;&lt;record&gt;&lt;rec-number&gt;1730&lt;/rec-number&gt;&lt;foreign-keys&gt;&lt;key app="EN" db-id="292v5ws55fw5wye0sxo5fs50eae9s5vxxtf5" timestamp="1344420305"&gt;1730&lt;/key&gt;&lt;/foreign-keys&gt;&lt;ref-type name="Journal Article"&gt;17&lt;/ref-type&gt;&lt;contributors&gt;&lt;authors&gt;&lt;author&gt;Pijnenborg, R.&lt;/author&gt;&lt;author&gt;Vercruysse, L.&lt;/author&gt;&lt;author&gt;Brosens, I.&lt;/author&gt;&lt;/authors&gt;&lt;/contributors&gt;&lt;auth-address&gt;Department of Woman &amp;amp; Child, University Hospital Leuven, B-3000 Leuven, Belgium. Robert.Pijnenborg@uzleuven.be&lt;/auth-address&gt;&lt;titles&gt;&lt;title&gt;Deep placentation&lt;/title&gt;&lt;secondary-title&gt;Best Pract Res Clin Obstet Gynaecol&lt;/secondary-title&gt;&lt;/titles&gt;&lt;periodical&gt;&lt;full-title&gt;Best Pract Res Clin Obstet Gynaecol&lt;/full-title&gt;&lt;/periodical&gt;&lt;pages&gt;273-85&lt;/pages&gt;&lt;volume&gt;25&lt;/volume&gt;&lt;number&gt;3&lt;/number&gt;&lt;edition&gt;2011/01/08&lt;/edition&gt;&lt;keywords&gt;&lt;keyword&gt;Animals&lt;/keyword&gt;&lt;keyword&gt;Decidua/blood supply/ physiology&lt;/keyword&gt;&lt;keyword&gt;Female&lt;/keyword&gt;&lt;keyword&gt;Humans&lt;/keyword&gt;&lt;keyword&gt;Placenta/ blood supply&lt;/keyword&gt;&lt;keyword&gt;Placentation/ physiology&lt;/keyword&gt;&lt;keyword&gt;Pregnancy&lt;/keyword&gt;&lt;keyword&gt;Primates&lt;/keyword&gt;&lt;keyword&gt;Trophoblasts/ physiology&lt;/keyword&gt;&lt;/keywords&gt;&lt;dates&gt;&lt;year&gt;2011&lt;/year&gt;&lt;pub-dates&gt;&lt;date&gt;Jun&lt;/date&gt;&lt;/pub-dates&gt;&lt;/dates&gt;&lt;isbn&gt;1532-1932 (Electronic)&amp;#xD;1521-6934 (Linking)&lt;/isbn&gt;&lt;accession-num&gt;21212025&lt;/accession-num&gt;&lt;urls&gt;&lt;/urls&gt;&lt;electronic-resource-num&gt;S1521-6934(10)00132-X [pii]&amp;#xD;10.1016/j.bpobgyn.2010.10.009 [doi]&lt;/electronic-resource-num&gt;&lt;remote-database-provider&gt;Nlm&lt;/remote-database-provider&gt;&lt;language&gt;eng&lt;/language&gt;&lt;/record&gt;&lt;/Cite&gt;&lt;/EndNote&gt;</w:instrText>
      </w:r>
      <w:r w:rsidR="00743EB5" w:rsidRPr="00E97C7B">
        <w:rPr>
          <w:rFonts w:cs="Arial"/>
        </w:rPr>
        <w:fldChar w:fldCharType="separate"/>
      </w:r>
      <w:r w:rsidR="00743EB5" w:rsidRPr="00E97C7B">
        <w:rPr>
          <w:rFonts w:cs="Arial"/>
          <w:noProof/>
        </w:rPr>
        <w:t>(Pijnenborg</w:t>
      </w:r>
      <w:r w:rsidR="00743EB5" w:rsidRPr="00E97C7B">
        <w:rPr>
          <w:rFonts w:cs="Arial"/>
          <w:i/>
          <w:noProof/>
        </w:rPr>
        <w:t xml:space="preserve"> et al.</w:t>
      </w:r>
      <w:r w:rsidR="00743EB5" w:rsidRPr="00E97C7B">
        <w:rPr>
          <w:rFonts w:cs="Arial"/>
          <w:noProof/>
        </w:rPr>
        <w:t xml:space="preserve"> 2011)</w:t>
      </w:r>
      <w:r w:rsidR="00743EB5" w:rsidRPr="00E97C7B">
        <w:rPr>
          <w:rFonts w:cs="Arial"/>
        </w:rPr>
        <w:fldChar w:fldCharType="end"/>
      </w:r>
      <w:r w:rsidR="00C07584" w:rsidRPr="00E97C7B">
        <w:rPr>
          <w:rFonts w:cs="Arial"/>
        </w:rPr>
        <w:t xml:space="preserve">. FGR with or without PE affects 5–8% of human pregnancies worldwide and is a major cause of neonatal morbidity and mortality. Women who have experienced FGR or PE are twice as likely to develop cardiovascular disease compared with those having a normal pregnancy and 8 times more likely if they have both FGR and PE </w:t>
      </w:r>
      <w:r w:rsidR="00743EB5" w:rsidRPr="00E97C7B">
        <w:rPr>
          <w:rFonts w:cs="Arial"/>
        </w:rPr>
        <w:fldChar w:fldCharType="begin">
          <w:fldData xml:space="preserve">PEVuZE5vdGU+PENpdGU+PEF1dGhvcj5TdGFmZjwvQXV0aG9yPjxZZWFyPjIwMTY8L1llYXI+PFJl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</w:fldData>
        </w:fldChar>
      </w:r>
      <w:r w:rsidR="00743EB5" w:rsidRPr="00E97C7B">
        <w:rPr>
          <w:rFonts w:cs="Arial"/>
        </w:rPr>
        <w:instrText xml:space="preserve"> ADDIN EN.CITE </w:instrText>
      </w:r>
      <w:r w:rsidR="00743EB5" w:rsidRPr="00E97C7B">
        <w:rPr>
          <w:rFonts w:cs="Arial"/>
        </w:rPr>
        <w:fldChar w:fldCharType="begin">
          <w:fldData xml:space="preserve">PEVuZE5vdGU+PENpdGU+PEF1dGhvcj5TdGFmZjwvQXV0aG9yPjxZZWFyPjIwMTY8L1llYXI+PFJl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</w:fldData>
        </w:fldChar>
      </w:r>
      <w:r w:rsidR="00743EB5" w:rsidRPr="00E97C7B">
        <w:rPr>
          <w:rFonts w:cs="Arial"/>
        </w:rPr>
        <w:instrText xml:space="preserve"> ADDIN EN.CITE.DATA </w:instrText>
      </w:r>
      <w:r w:rsidR="00743EB5" w:rsidRPr="00E97C7B">
        <w:rPr>
          <w:rFonts w:cs="Arial"/>
        </w:rPr>
      </w:r>
      <w:r w:rsidR="00743EB5" w:rsidRPr="00E97C7B">
        <w:rPr>
          <w:rFonts w:cs="Arial"/>
        </w:rPr>
        <w:fldChar w:fldCharType="end"/>
      </w:r>
      <w:r w:rsidR="00743EB5" w:rsidRPr="00E97C7B">
        <w:rPr>
          <w:rFonts w:cs="Arial"/>
        </w:rPr>
      </w:r>
      <w:r w:rsidR="00743EB5" w:rsidRPr="00E97C7B">
        <w:rPr>
          <w:rFonts w:cs="Arial"/>
        </w:rPr>
        <w:fldChar w:fldCharType="separate"/>
      </w:r>
      <w:r w:rsidR="00743EB5" w:rsidRPr="00E97C7B">
        <w:rPr>
          <w:rFonts w:cs="Arial"/>
          <w:noProof/>
        </w:rPr>
        <w:t>(Staff</w:t>
      </w:r>
      <w:r w:rsidR="00743EB5" w:rsidRPr="00E97C7B">
        <w:rPr>
          <w:rFonts w:cs="Arial"/>
          <w:i/>
          <w:noProof/>
        </w:rPr>
        <w:t xml:space="preserve"> et al.</w:t>
      </w:r>
      <w:r w:rsidR="00743EB5" w:rsidRPr="00E97C7B">
        <w:rPr>
          <w:rFonts w:cs="Arial"/>
          <w:noProof/>
        </w:rPr>
        <w:t xml:space="preserve"> 2016)</w:t>
      </w:r>
      <w:r w:rsidR="00743EB5" w:rsidRPr="00E97C7B">
        <w:rPr>
          <w:rFonts w:cs="Arial"/>
        </w:rPr>
        <w:fldChar w:fldCharType="end"/>
      </w:r>
      <w:r w:rsidR="00C07584" w:rsidRPr="00E97C7B">
        <w:rPr>
          <w:rFonts w:cs="Arial"/>
        </w:rPr>
        <w:t xml:space="preserve">. Growth restricted babies also suffer life-long consequences including increased risk of both cardiovascular and metabolic diseases </w:t>
      </w:r>
      <w:r w:rsidR="00743EB5" w:rsidRPr="00E97C7B">
        <w:rPr>
          <w:rFonts w:cs="Arial"/>
        </w:rPr>
        <w:fldChar w:fldCharType="begin">
          <w:fldData xml:space="preserve">PEVuZE5vdGU+PENpdGU+PEF1dGhvcj5EYXZpczwvQXV0aG9yPjxZZWFyPjIwMTI8L1llYXI+PFJl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</w:fldData>
        </w:fldChar>
      </w:r>
      <w:r w:rsidR="00743EB5" w:rsidRPr="00E97C7B">
        <w:rPr>
          <w:rFonts w:cs="Arial"/>
        </w:rPr>
        <w:instrText xml:space="preserve"> ADDIN EN.CITE </w:instrText>
      </w:r>
      <w:r w:rsidR="00743EB5" w:rsidRPr="00E97C7B">
        <w:rPr>
          <w:rFonts w:cs="Arial"/>
        </w:rPr>
        <w:fldChar w:fldCharType="begin">
          <w:fldData xml:space="preserve">PEVuZE5vdGU+PENpdGU+PEF1dGhvcj5EYXZpczwvQXV0aG9yPjxZZWFyPjIwMTI8L1llYXI+PFJl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</w:fldData>
        </w:fldChar>
      </w:r>
      <w:r w:rsidR="00743EB5" w:rsidRPr="00E97C7B">
        <w:rPr>
          <w:rFonts w:cs="Arial"/>
        </w:rPr>
        <w:instrText xml:space="preserve"> ADDIN EN.CITE.DATA </w:instrText>
      </w:r>
      <w:r w:rsidR="00743EB5" w:rsidRPr="00E97C7B">
        <w:rPr>
          <w:rFonts w:cs="Arial"/>
        </w:rPr>
      </w:r>
      <w:r w:rsidR="00743EB5" w:rsidRPr="00E97C7B">
        <w:rPr>
          <w:rFonts w:cs="Arial"/>
        </w:rPr>
        <w:fldChar w:fldCharType="end"/>
      </w:r>
      <w:r w:rsidR="00743EB5" w:rsidRPr="00E97C7B">
        <w:rPr>
          <w:rFonts w:cs="Arial"/>
        </w:rPr>
      </w:r>
      <w:r w:rsidR="00743EB5" w:rsidRPr="00E97C7B">
        <w:rPr>
          <w:rFonts w:cs="Arial"/>
        </w:rPr>
        <w:fldChar w:fldCharType="separate"/>
      </w:r>
      <w:r w:rsidR="00743EB5" w:rsidRPr="00E97C7B">
        <w:rPr>
          <w:rFonts w:cs="Arial"/>
          <w:noProof/>
        </w:rPr>
        <w:t>(Davis</w:t>
      </w:r>
      <w:r w:rsidR="00743EB5" w:rsidRPr="00E97C7B">
        <w:rPr>
          <w:rFonts w:cs="Arial"/>
          <w:i/>
          <w:noProof/>
        </w:rPr>
        <w:t xml:space="preserve"> et al.</w:t>
      </w:r>
      <w:r w:rsidR="00743EB5" w:rsidRPr="00E97C7B">
        <w:rPr>
          <w:rFonts w:cs="Arial"/>
          <w:noProof/>
        </w:rPr>
        <w:t xml:space="preserve"> 2012)</w:t>
      </w:r>
      <w:r w:rsidR="00743EB5" w:rsidRPr="00E97C7B">
        <w:rPr>
          <w:rFonts w:cs="Arial"/>
        </w:rPr>
        <w:fldChar w:fldCharType="end"/>
      </w:r>
      <w:r w:rsidR="00075103" w:rsidRPr="00E97C7B">
        <w:rPr>
          <w:rFonts w:cs="Arial"/>
        </w:rPr>
        <w:t xml:space="preserve">. </w:t>
      </w:r>
      <w:r w:rsidR="00C07584" w:rsidRPr="00E97C7B">
        <w:rPr>
          <w:rFonts w:cs="Arial"/>
        </w:rPr>
        <w:t xml:space="preserve">There is increasing interest in the role the maternal immune system plays in the development of these conditions </w:t>
      </w:r>
      <w:r w:rsidR="00743EB5" w:rsidRPr="00E97C7B">
        <w:rPr>
          <w:rFonts w:cs="Arial"/>
        </w:rPr>
        <w:fldChar w:fldCharType="begin"/>
      </w:r>
      <w:r w:rsidR="00743EB5" w:rsidRPr="00E97C7B">
        <w:rPr>
          <w:rFonts w:cs="Arial"/>
        </w:rPr>
        <w:instrText xml:space="preserve"> ADDIN EN.CITE &lt;EndNote&gt;&lt;Cite&gt;&lt;Author&gt;Hsu&lt;/Author&gt;&lt;Year&gt;2014&lt;/Year&gt;&lt;RecNum&gt;2011&lt;/RecNum&gt;&lt;DisplayText&gt;(Hsu and Nanan 2014)&lt;/DisplayText&gt;&lt;record&gt;&lt;rec-number&gt;2011&lt;/rec-number&gt;&lt;foreign-keys&gt;&lt;key app="EN" db-id="292v5ws55fw5wye0sxo5fs50eae9s5vxxtf5" timestamp="1455204753"&gt;2011&lt;/key&gt;&lt;/foreign-keys&gt;&lt;ref-type name="Journal Article"&gt;17&lt;/ref-type&gt;&lt;contributors&gt;&lt;authors&gt;&lt;author&gt;Hsu, P.&lt;/author&gt;&lt;author&gt;Nanan, R. K.&lt;/author&gt;&lt;/authors&gt;&lt;/contributors&gt;&lt;auth-address&gt;Charles Perkins Centre Nepean , Penrith, NSW , Australia ; Department of Allergy and Immunology, The Children&amp;apos;s Hospital at Westmead , Sydney, NSW , Australia ; Sydney Medical School, The University of Sydney , Sydney, NSW , Australia.&amp;#xD;Charles Perkins Centre Nepean , Penrith, NSW , Australia ; Sydney Medical School, The University of Sydney , Sydney, NSW , Australia.&lt;/auth-address&gt;&lt;titles&gt;&lt;title&gt;Innate and adaptive immune interactions at the fetal-maternal interface in healthy human pregnancy and pre-eclampsia&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125&lt;/pages&gt;&lt;volume&gt;5&lt;/volume&gt;&lt;edition&gt;2014/04/16&lt;/edition&gt;&lt;keywords&gt;&lt;keyword&gt;Cd4+hla-g+&lt;/keyword&gt;&lt;keyword&gt;NK cells&lt;/keyword&gt;&lt;keyword&gt;T regulatory cells&lt;/keyword&gt;&lt;keyword&gt;decidual&lt;/keyword&gt;&lt;keyword&gt;dendritic cells&lt;/keyword&gt;&lt;keyword&gt;pre-eclampsia&lt;/keyword&gt;&lt;keyword&gt;pregnancy&lt;/keyword&gt;&lt;/keywords&gt;&lt;dates&gt;&lt;year&gt;2014&lt;/year&gt;&lt;/dates&gt;&lt;isbn&gt;1664-3224&lt;/isbn&gt;&lt;accession-num&gt;24734032&lt;/accession-num&gt;&lt;urls&gt;&lt;/urls&gt;&lt;custom2&gt;Pmc3975095&lt;/custom2&gt;&lt;electronic-resource-num&gt;10.3389/fimmu.2014.00125&lt;/electronic-resource-num&gt;&lt;remote-database-provider&gt;NLM&lt;/remote-database-provider&gt;&lt;language&gt;eng&lt;/language&gt;&lt;/record&gt;&lt;/Cite&gt;&lt;/EndNote&gt;</w:instrText>
      </w:r>
      <w:r w:rsidR="00743EB5" w:rsidRPr="00E97C7B">
        <w:rPr>
          <w:rFonts w:cs="Arial"/>
        </w:rPr>
        <w:fldChar w:fldCharType="separate"/>
      </w:r>
      <w:r w:rsidR="00743EB5" w:rsidRPr="00E97C7B">
        <w:rPr>
          <w:rFonts w:cs="Arial"/>
          <w:noProof/>
        </w:rPr>
        <w:t>(Hsu and Nanan 2014)</w:t>
      </w:r>
      <w:r w:rsidR="00743EB5" w:rsidRPr="00E97C7B">
        <w:rPr>
          <w:rFonts w:cs="Arial"/>
        </w:rPr>
        <w:fldChar w:fldCharType="end"/>
      </w:r>
      <w:r w:rsidR="00C07584" w:rsidRPr="00E97C7B">
        <w:rPr>
          <w:rFonts w:cs="Arial"/>
        </w:rPr>
        <w:t>.</w:t>
      </w:r>
    </w:p>
    <w:p w14:paraId="390EBBC2" w14:textId="77777777" w:rsidR="0045779C" w:rsidRPr="00E97C7B" w:rsidRDefault="0045779C" w:rsidP="00D549CB">
      <w:pPr>
        <w:jc w:val="both"/>
        <w:rPr>
          <w:rFonts w:cs="Arial"/>
          <w:b/>
        </w:rPr>
      </w:pPr>
      <w:r w:rsidRPr="00E97C7B">
        <w:rPr>
          <w:rFonts w:cs="Arial"/>
          <w:b/>
        </w:rPr>
        <w:t>How can we study placental pathology in the first trimester?</w:t>
      </w:r>
    </w:p>
    <w:p w14:paraId="0545DD32" w14:textId="1010DC2C" w:rsidR="0045779C" w:rsidRPr="00E97C7B" w:rsidRDefault="00C07584" w:rsidP="00D549CB">
      <w:pPr>
        <w:jc w:val="both"/>
        <w:rPr>
          <w:rFonts w:cs="Arial"/>
        </w:rPr>
      </w:pPr>
      <w:r w:rsidRPr="00E97C7B">
        <w:rPr>
          <w:rFonts w:cs="Arial"/>
        </w:rPr>
        <w:t xml:space="preserve">One of the greatest challenges in understanding the pathophysiology of PE and FGR remains our inability to investigate events early in pregnancy, at the time pathology is being established. Studies on term tissue, when the outcome is known, do not target the most crucial time, and so our knowledge of pathology-causing events is very limited. </w:t>
      </w:r>
      <w:r w:rsidR="00FA5C87" w:rsidRPr="00E97C7B">
        <w:rPr>
          <w:rFonts w:cs="Arial"/>
        </w:rPr>
        <w:t xml:space="preserve">We have used a proxy measure of the extent of remodelling (and hence risk of PE/FGR) for our studies. Uterine artery Doppler (UtAD) Ultrasound screening of women who are undergoing surgical pregnancy termination in the first trimester </w:t>
      </w:r>
      <w:r w:rsidR="00743EB5" w:rsidRPr="00E97C7B">
        <w:rPr>
          <w:rFonts w:cs="Arial"/>
        </w:rPr>
        <w:fldChar w:fldCharType="begin">
          <w:fldData xml:space="preserve">PEVuZE5vdGU+PENpdGU+PEF1dGhvcj5Ib2xsaXM8L0F1dGhvcj48WWVhcj4yMDAxPC9ZZWFyPjxS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</w:fldData>
        </w:fldChar>
      </w:r>
      <w:r w:rsidR="00743EB5" w:rsidRPr="00E97C7B">
        <w:rPr>
          <w:rFonts w:cs="Arial"/>
        </w:rPr>
        <w:instrText xml:space="preserve"> ADDIN EN.CITE </w:instrText>
      </w:r>
      <w:r w:rsidR="00743EB5" w:rsidRPr="00E97C7B">
        <w:rPr>
          <w:rFonts w:cs="Arial"/>
        </w:rPr>
        <w:fldChar w:fldCharType="begin">
          <w:fldData xml:space="preserve">PEVuZE5vdGU+PENpdGU+PEF1dGhvcj5Ib2xsaXM8L0F1dGhvcj48WWVhcj4yMDAxPC9ZZWFyPjxS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</w:fldData>
        </w:fldChar>
      </w:r>
      <w:r w:rsidR="00743EB5" w:rsidRPr="00E97C7B">
        <w:rPr>
          <w:rFonts w:cs="Arial"/>
        </w:rPr>
        <w:instrText xml:space="preserve"> ADDIN EN.CITE.DATA </w:instrText>
      </w:r>
      <w:r w:rsidR="00743EB5" w:rsidRPr="00E97C7B">
        <w:rPr>
          <w:rFonts w:cs="Arial"/>
        </w:rPr>
      </w:r>
      <w:r w:rsidR="00743EB5" w:rsidRPr="00E97C7B">
        <w:rPr>
          <w:rFonts w:cs="Arial"/>
        </w:rPr>
        <w:fldChar w:fldCharType="end"/>
      </w:r>
      <w:r w:rsidR="00743EB5" w:rsidRPr="00E97C7B">
        <w:rPr>
          <w:rFonts w:cs="Arial"/>
        </w:rPr>
      </w:r>
      <w:r w:rsidR="00743EB5" w:rsidRPr="00E97C7B">
        <w:rPr>
          <w:rFonts w:cs="Arial"/>
        </w:rPr>
        <w:fldChar w:fldCharType="separate"/>
      </w:r>
      <w:r w:rsidR="00743EB5" w:rsidRPr="00E97C7B">
        <w:rPr>
          <w:rFonts w:cs="Arial"/>
          <w:noProof/>
        </w:rPr>
        <w:t>(Hollis</w:t>
      </w:r>
      <w:r w:rsidR="00743EB5" w:rsidRPr="00E97C7B">
        <w:rPr>
          <w:rFonts w:cs="Arial"/>
          <w:i/>
          <w:noProof/>
        </w:rPr>
        <w:t xml:space="preserve"> et al.</w:t>
      </w:r>
      <w:r w:rsidR="00743EB5" w:rsidRPr="00E97C7B">
        <w:rPr>
          <w:rFonts w:cs="Arial"/>
          <w:noProof/>
        </w:rPr>
        <w:t xml:space="preserve"> 2001, Prefumo</w:t>
      </w:r>
      <w:r w:rsidR="00743EB5" w:rsidRPr="00E97C7B">
        <w:rPr>
          <w:rFonts w:cs="Arial"/>
          <w:i/>
          <w:noProof/>
        </w:rPr>
        <w:t xml:space="preserve"> et al.</w:t>
      </w:r>
      <w:r w:rsidR="00743EB5" w:rsidRPr="00E97C7B">
        <w:rPr>
          <w:rFonts w:cs="Arial"/>
          <w:noProof/>
        </w:rPr>
        <w:t xml:space="preserve"> 2004)</w:t>
      </w:r>
      <w:r w:rsidR="00743EB5" w:rsidRPr="00E97C7B">
        <w:rPr>
          <w:rFonts w:cs="Arial"/>
        </w:rPr>
        <w:fldChar w:fldCharType="end"/>
      </w:r>
      <w:r w:rsidR="00FA5C87" w:rsidRPr="00E97C7B">
        <w:rPr>
          <w:rFonts w:cs="Arial"/>
        </w:rPr>
        <w:t>, can i</w:t>
      </w:r>
      <w:r w:rsidR="00E464EB" w:rsidRPr="00E97C7B">
        <w:rPr>
          <w:rFonts w:cs="Arial"/>
        </w:rPr>
        <w:t xml:space="preserve">dentify those who have poor spiral artery </w:t>
      </w:r>
      <w:r w:rsidR="00FA5C87" w:rsidRPr="00E97C7B">
        <w:rPr>
          <w:rFonts w:cs="Arial"/>
        </w:rPr>
        <w:t xml:space="preserve">remodelling (five-fold increased risk of PE/FGR; high resistance index, hRI) compared to those with normal remodelling (low risk of PE/FGR; normal RI, nRI). </w:t>
      </w:r>
      <w:r w:rsidR="006F00C0" w:rsidRPr="00E97C7B">
        <w:rPr>
          <w:rFonts w:cs="Arial"/>
        </w:rPr>
        <w:t>We have previously reported that</w:t>
      </w:r>
      <w:r w:rsidR="00190599" w:rsidRPr="00E97C7B">
        <w:rPr>
          <w:rFonts w:cs="Arial"/>
        </w:rPr>
        <w:t>,</w:t>
      </w:r>
      <w:r w:rsidR="006F00C0" w:rsidRPr="00E97C7B">
        <w:rPr>
          <w:rFonts w:cs="Arial"/>
        </w:rPr>
        <w:t xml:space="preserve"> i</w:t>
      </w:r>
      <w:r w:rsidR="00190599" w:rsidRPr="00E97C7B">
        <w:rPr>
          <w:rFonts w:cs="Arial"/>
        </w:rPr>
        <w:t>n a</w:t>
      </w:r>
      <w:r w:rsidR="006F00C0" w:rsidRPr="00E97C7B">
        <w:rPr>
          <w:rFonts w:cs="Arial"/>
        </w:rPr>
        <w:t xml:space="preserve"> data set of 9952 ongoing pregnancies, cases with UtAD RI &gt;95th percentile in the first trimester had a 15% risk of PE compared with a 2.8% risk in cases with UtAD RI &lt;95th percentile</w:t>
      </w:r>
      <w:r w:rsidR="00190599" w:rsidRPr="00E97C7B">
        <w:rPr>
          <w:rFonts w:cs="Arial"/>
        </w:rPr>
        <w:t>. W</w:t>
      </w:r>
      <w:r w:rsidR="006F00C0" w:rsidRPr="00E97C7B">
        <w:rPr>
          <w:rFonts w:cs="Arial"/>
        </w:rPr>
        <w:t>omen with</w:t>
      </w:r>
      <w:r w:rsidR="00190599" w:rsidRPr="00E97C7B">
        <w:rPr>
          <w:rFonts w:cs="Arial"/>
        </w:rPr>
        <w:t xml:space="preserve"> the highest degree of uterine artery</w:t>
      </w:r>
      <w:r w:rsidR="006F00C0" w:rsidRPr="00E97C7B">
        <w:rPr>
          <w:rFonts w:cs="Arial"/>
        </w:rPr>
        <w:t xml:space="preserve"> resistance had a 24% chance of developing a placental complication of pregnancy (PE, FGR, or stillbirth) compared with women &lt;95th percentile who had a 4.9% risk </w:t>
      </w:r>
      <w:r w:rsidR="006F00C0" w:rsidRPr="00E97C7B">
        <w:rPr>
          <w:rFonts w:cs="Arial"/>
        </w:rPr>
        <w:fldChar w:fldCharType="begin">
          <w:fldData xml:space="preserve">PEVuZE5vdGU+PENpdGU+PEF1dGhvcj5MZXNsaWU8L0F1dGhvcj48WWVhcj4yMDE1PC9ZZWFyPjxS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</w:fldData>
        </w:fldChar>
      </w:r>
      <w:r w:rsidR="006F00C0" w:rsidRPr="00E97C7B">
        <w:rPr>
          <w:rFonts w:cs="Arial"/>
        </w:rPr>
        <w:instrText xml:space="preserve"> ADDIN EN.CITE </w:instrText>
      </w:r>
      <w:r w:rsidR="006F00C0" w:rsidRPr="00E97C7B">
        <w:rPr>
          <w:rFonts w:cs="Arial"/>
        </w:rPr>
        <w:fldChar w:fldCharType="begin">
          <w:fldData xml:space="preserve">PEVuZE5vdGU+PENpdGU+PEF1dGhvcj5MZXNsaWU8L0F1dGhvcj48WWVhcj4yMDE1PC9ZZWFyPjxS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</w:fldData>
        </w:fldChar>
      </w:r>
      <w:r w:rsidR="006F00C0" w:rsidRPr="00E97C7B">
        <w:rPr>
          <w:rFonts w:cs="Arial"/>
        </w:rPr>
        <w:instrText xml:space="preserve"> ADDIN EN.CITE.DATA </w:instrText>
      </w:r>
      <w:r w:rsidR="006F00C0" w:rsidRPr="00E97C7B">
        <w:rPr>
          <w:rFonts w:cs="Arial"/>
        </w:rPr>
      </w:r>
      <w:r w:rsidR="006F00C0" w:rsidRPr="00E97C7B">
        <w:rPr>
          <w:rFonts w:cs="Arial"/>
        </w:rPr>
        <w:fldChar w:fldCharType="end"/>
      </w:r>
      <w:r w:rsidR="006F00C0" w:rsidRPr="00E97C7B">
        <w:rPr>
          <w:rFonts w:cs="Arial"/>
        </w:rPr>
      </w:r>
      <w:r w:rsidR="006F00C0" w:rsidRPr="00E97C7B">
        <w:rPr>
          <w:rFonts w:cs="Arial"/>
        </w:rPr>
        <w:fldChar w:fldCharType="separate"/>
      </w:r>
      <w:r w:rsidR="006F00C0" w:rsidRPr="00E97C7B">
        <w:rPr>
          <w:rFonts w:cs="Arial"/>
          <w:noProof/>
        </w:rPr>
        <w:t>(Leslie</w:t>
      </w:r>
      <w:r w:rsidR="006F00C0" w:rsidRPr="00E97C7B">
        <w:rPr>
          <w:rFonts w:cs="Arial"/>
          <w:i/>
          <w:noProof/>
        </w:rPr>
        <w:t xml:space="preserve"> et al.</w:t>
      </w:r>
      <w:r w:rsidR="006F00C0" w:rsidRPr="00E97C7B">
        <w:rPr>
          <w:rFonts w:cs="Arial"/>
          <w:noProof/>
        </w:rPr>
        <w:t xml:space="preserve"> 2015)</w:t>
      </w:r>
      <w:r w:rsidR="006F00C0" w:rsidRPr="00E97C7B">
        <w:rPr>
          <w:rFonts w:cs="Arial"/>
        </w:rPr>
        <w:fldChar w:fldCharType="end"/>
      </w:r>
      <w:r w:rsidR="006F00C0" w:rsidRPr="00E97C7B">
        <w:rPr>
          <w:rFonts w:cs="Arial"/>
        </w:rPr>
        <w:t xml:space="preserve">. </w:t>
      </w:r>
      <w:r w:rsidR="00FA5C87" w:rsidRPr="00E97C7B">
        <w:rPr>
          <w:rFonts w:cs="Arial"/>
        </w:rPr>
        <w:t>Multiple cell types can be isolat</w:t>
      </w:r>
      <w:r w:rsidR="00BF4ED7" w:rsidRPr="00E97C7B">
        <w:rPr>
          <w:rFonts w:cs="Arial"/>
        </w:rPr>
        <w:t>ed and characterised</w:t>
      </w:r>
      <w:r w:rsidR="006F00C0" w:rsidRPr="00E97C7B">
        <w:rPr>
          <w:rFonts w:cs="Arial"/>
        </w:rPr>
        <w:t xml:space="preserve"> from tissue obtained at the time of termination of pregnancy</w:t>
      </w:r>
      <w:r w:rsidR="00FA5C87" w:rsidRPr="00E97C7B">
        <w:rPr>
          <w:rFonts w:cs="Arial"/>
        </w:rPr>
        <w:t>; dNK cells, macrophages, T cells, stromal cells and trophoblast</w:t>
      </w:r>
      <w:r w:rsidR="0068332E" w:rsidRPr="00E97C7B">
        <w:rPr>
          <w:rFonts w:cs="Arial"/>
        </w:rPr>
        <w:t xml:space="preserve">, and </w:t>
      </w:r>
      <w:r w:rsidR="00BF4ED7" w:rsidRPr="00E97C7B">
        <w:rPr>
          <w:rFonts w:cs="Arial"/>
        </w:rPr>
        <w:t xml:space="preserve">with the added information from the UtAD scans, </w:t>
      </w:r>
      <w:r w:rsidR="0068332E" w:rsidRPr="00E97C7B">
        <w:rPr>
          <w:rFonts w:cs="Arial"/>
        </w:rPr>
        <w:t xml:space="preserve">comparisons </w:t>
      </w:r>
      <w:r w:rsidR="00BF4ED7" w:rsidRPr="00E97C7B">
        <w:rPr>
          <w:rFonts w:cs="Arial"/>
        </w:rPr>
        <w:t xml:space="preserve">can be </w:t>
      </w:r>
      <w:r w:rsidR="0068332E" w:rsidRPr="00E97C7B">
        <w:rPr>
          <w:rFonts w:cs="Arial"/>
        </w:rPr>
        <w:t>made between wome</w:t>
      </w:r>
      <w:r w:rsidR="00FA5C87" w:rsidRPr="00E97C7B">
        <w:rPr>
          <w:rFonts w:cs="Arial"/>
        </w:rPr>
        <w:t xml:space="preserve">n with an increased risk </w:t>
      </w:r>
      <w:r w:rsidR="00E737DA" w:rsidRPr="00E97C7B">
        <w:rPr>
          <w:rFonts w:cs="Arial"/>
        </w:rPr>
        <w:t>of these complications</w:t>
      </w:r>
      <w:r w:rsidR="00FA5C87" w:rsidRPr="00E97C7B">
        <w:rPr>
          <w:rFonts w:cs="Arial"/>
        </w:rPr>
        <w:t xml:space="preserve"> to those where remodelling is likely to be occurring normally</w:t>
      </w:r>
      <w:r w:rsidR="0068332E" w:rsidRPr="00E97C7B">
        <w:rPr>
          <w:rFonts w:cs="Arial"/>
        </w:rPr>
        <w:t xml:space="preserve">. </w:t>
      </w:r>
      <w:r w:rsidR="0045779C" w:rsidRPr="00E97C7B">
        <w:rPr>
          <w:rFonts w:cs="Arial"/>
        </w:rPr>
        <w:t xml:space="preserve">This has led </w:t>
      </w:r>
      <w:r w:rsidR="0068332E" w:rsidRPr="00E97C7B">
        <w:rPr>
          <w:rFonts w:cs="Arial"/>
        </w:rPr>
        <w:t>to novel</w:t>
      </w:r>
      <w:r w:rsidR="0045779C" w:rsidRPr="00E97C7B">
        <w:rPr>
          <w:rFonts w:cs="Arial"/>
        </w:rPr>
        <w:t xml:space="preserve"> insights into the cellular and molecular events that are regulating </w:t>
      </w:r>
      <w:r w:rsidR="0068332E" w:rsidRPr="00E97C7B">
        <w:rPr>
          <w:rFonts w:cs="Arial"/>
        </w:rPr>
        <w:t>normal and abnormal placentation</w:t>
      </w:r>
      <w:r w:rsidR="00091641" w:rsidRPr="00E97C7B">
        <w:rPr>
          <w:rFonts w:cs="Arial"/>
        </w:rPr>
        <w:t xml:space="preserve"> </w:t>
      </w:r>
      <w:r w:rsidR="00743EB5" w:rsidRPr="00E97C7B">
        <w:rPr>
          <w:rFonts w:cs="Arial"/>
        </w:rPr>
        <w:fldChar w:fldCharType="begin">
          <w:fldData xml:space="preserve">PEVuZE5vdGU+PENpdGU+PEF1dGhvcj5GcmFzZXI8L0F1dGhvcj48WWVhcj4yMDEyPC9ZZWFyPjxS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</w:fldData>
        </w:fldChar>
      </w:r>
      <w:r w:rsidR="00743EB5" w:rsidRPr="00E97C7B">
        <w:rPr>
          <w:rFonts w:cs="Arial"/>
        </w:rPr>
        <w:instrText xml:space="preserve"> ADDIN EN.CITE </w:instrText>
      </w:r>
      <w:r w:rsidR="00743EB5" w:rsidRPr="00E97C7B">
        <w:rPr>
          <w:rFonts w:cs="Arial"/>
        </w:rPr>
        <w:fldChar w:fldCharType="begin">
          <w:fldData xml:space="preserve">PEVuZE5vdGU+PENpdGU+PEF1dGhvcj5GcmFzZXI8L0F1dGhvcj48WWVhcj4yMDEyPC9ZZWFyPjxS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</w:fldData>
        </w:fldChar>
      </w:r>
      <w:r w:rsidR="00743EB5" w:rsidRPr="00E97C7B">
        <w:rPr>
          <w:rFonts w:cs="Arial"/>
        </w:rPr>
        <w:instrText xml:space="preserve"> ADDIN EN.CITE.DATA </w:instrText>
      </w:r>
      <w:r w:rsidR="00743EB5" w:rsidRPr="00E97C7B">
        <w:rPr>
          <w:rFonts w:cs="Arial"/>
        </w:rPr>
      </w:r>
      <w:r w:rsidR="00743EB5" w:rsidRPr="00E97C7B">
        <w:rPr>
          <w:rFonts w:cs="Arial"/>
        </w:rPr>
        <w:fldChar w:fldCharType="end"/>
      </w:r>
      <w:r w:rsidR="00743EB5" w:rsidRPr="00E97C7B">
        <w:rPr>
          <w:rFonts w:cs="Arial"/>
        </w:rPr>
      </w:r>
      <w:r w:rsidR="00743EB5" w:rsidRPr="00E97C7B">
        <w:rPr>
          <w:rFonts w:cs="Arial"/>
        </w:rPr>
        <w:fldChar w:fldCharType="separate"/>
      </w:r>
      <w:r w:rsidR="00743EB5" w:rsidRPr="00E97C7B">
        <w:rPr>
          <w:rFonts w:cs="Arial"/>
          <w:noProof/>
        </w:rPr>
        <w:t>(Whitley</w:t>
      </w:r>
      <w:r w:rsidR="00743EB5" w:rsidRPr="00E97C7B">
        <w:rPr>
          <w:rFonts w:cs="Arial"/>
          <w:i/>
          <w:noProof/>
        </w:rPr>
        <w:t xml:space="preserve"> et al.</w:t>
      </w:r>
      <w:r w:rsidR="00743EB5" w:rsidRPr="00E97C7B">
        <w:rPr>
          <w:rFonts w:cs="Arial"/>
          <w:noProof/>
        </w:rPr>
        <w:t xml:space="preserve"> 2007, Fraser</w:t>
      </w:r>
      <w:r w:rsidR="00743EB5" w:rsidRPr="00E97C7B">
        <w:rPr>
          <w:rFonts w:cs="Arial"/>
          <w:i/>
          <w:noProof/>
        </w:rPr>
        <w:t xml:space="preserve"> et al.</w:t>
      </w:r>
      <w:r w:rsidR="00743EB5" w:rsidRPr="00E97C7B">
        <w:rPr>
          <w:rFonts w:cs="Arial"/>
          <w:noProof/>
        </w:rPr>
        <w:t xml:space="preserve"> 2012, Wallace</w:t>
      </w:r>
      <w:r w:rsidR="00743EB5" w:rsidRPr="00E97C7B">
        <w:rPr>
          <w:rFonts w:cs="Arial"/>
          <w:i/>
          <w:noProof/>
        </w:rPr>
        <w:t xml:space="preserve"> et al.</w:t>
      </w:r>
      <w:r w:rsidR="00743EB5" w:rsidRPr="00E97C7B">
        <w:rPr>
          <w:rFonts w:cs="Arial"/>
          <w:noProof/>
        </w:rPr>
        <w:t xml:space="preserve"> 2013b, Wallace</w:t>
      </w:r>
      <w:r w:rsidR="00743EB5" w:rsidRPr="00E97C7B">
        <w:rPr>
          <w:rFonts w:cs="Arial"/>
          <w:i/>
          <w:noProof/>
        </w:rPr>
        <w:t xml:space="preserve"> et al.</w:t>
      </w:r>
      <w:r w:rsidR="00743EB5" w:rsidRPr="00E97C7B">
        <w:rPr>
          <w:rFonts w:cs="Arial"/>
          <w:noProof/>
        </w:rPr>
        <w:t xml:space="preserve"> 2014, Fraser</w:t>
      </w:r>
      <w:r w:rsidR="00743EB5" w:rsidRPr="00E97C7B">
        <w:rPr>
          <w:rFonts w:cs="Arial"/>
          <w:i/>
          <w:noProof/>
        </w:rPr>
        <w:t xml:space="preserve"> et al.</w:t>
      </w:r>
      <w:r w:rsidR="00743EB5" w:rsidRPr="00E97C7B">
        <w:rPr>
          <w:rFonts w:cs="Arial"/>
          <w:noProof/>
        </w:rPr>
        <w:t xml:space="preserve"> 2015, Wallace</w:t>
      </w:r>
      <w:r w:rsidR="00743EB5" w:rsidRPr="00E97C7B">
        <w:rPr>
          <w:rFonts w:cs="Arial"/>
          <w:i/>
          <w:noProof/>
        </w:rPr>
        <w:t xml:space="preserve"> et al.</w:t>
      </w:r>
      <w:r w:rsidR="00743EB5" w:rsidRPr="00E97C7B">
        <w:rPr>
          <w:rFonts w:cs="Arial"/>
          <w:noProof/>
        </w:rPr>
        <w:t xml:space="preserve"> 2015)</w:t>
      </w:r>
      <w:r w:rsidR="00743EB5" w:rsidRPr="00E97C7B">
        <w:rPr>
          <w:rFonts w:cs="Arial"/>
        </w:rPr>
        <w:fldChar w:fldCharType="end"/>
      </w:r>
      <w:r w:rsidR="0068332E" w:rsidRPr="00E97C7B">
        <w:rPr>
          <w:rFonts w:cs="Arial"/>
        </w:rPr>
        <w:t>.</w:t>
      </w:r>
    </w:p>
    <w:p w14:paraId="64436F40" w14:textId="77777777" w:rsidR="0045779C" w:rsidRPr="00E97C7B" w:rsidRDefault="00AE5DDD" w:rsidP="0045779C">
      <w:pPr>
        <w:rPr>
          <w:rFonts w:cs="Arial"/>
        </w:rPr>
      </w:pPr>
      <w:r w:rsidRPr="00E97C7B">
        <w:rPr>
          <w:rFonts w:cs="Arial"/>
          <w:b/>
        </w:rPr>
        <w:t>Characterisation</w:t>
      </w:r>
      <w:r w:rsidR="0045779C" w:rsidRPr="00E97C7B">
        <w:rPr>
          <w:rFonts w:cs="Arial"/>
          <w:b/>
        </w:rPr>
        <w:t xml:space="preserve"> of </w:t>
      </w:r>
      <w:r w:rsidR="00537C58" w:rsidRPr="00E97C7B">
        <w:rPr>
          <w:rFonts w:cs="Arial"/>
          <w:b/>
        </w:rPr>
        <w:t>d</w:t>
      </w:r>
      <w:r w:rsidR="0045779C" w:rsidRPr="00E97C7B">
        <w:rPr>
          <w:rFonts w:cs="Arial"/>
          <w:b/>
        </w:rPr>
        <w:t>NK cells</w:t>
      </w:r>
      <w:r w:rsidRPr="00E97C7B">
        <w:rPr>
          <w:rFonts w:cs="Arial"/>
          <w:b/>
        </w:rPr>
        <w:t xml:space="preserve"> from </w:t>
      </w:r>
      <w:r w:rsidR="0045779C" w:rsidRPr="00E97C7B">
        <w:rPr>
          <w:rFonts w:cs="Arial"/>
          <w:b/>
        </w:rPr>
        <w:t>pregnancies</w:t>
      </w:r>
      <w:r w:rsidR="00537C58" w:rsidRPr="00E97C7B">
        <w:rPr>
          <w:rFonts w:cs="Arial"/>
          <w:b/>
        </w:rPr>
        <w:t xml:space="preserve"> with impaired spiral artery</w:t>
      </w:r>
      <w:r w:rsidRPr="00E97C7B">
        <w:rPr>
          <w:rFonts w:cs="Arial"/>
          <w:b/>
        </w:rPr>
        <w:t xml:space="preserve"> remodelling</w:t>
      </w:r>
    </w:p>
    <w:p w14:paraId="0A0FCAE9" w14:textId="401CAF22" w:rsidR="0045779C" w:rsidRPr="00E97C7B" w:rsidRDefault="006D04D9" w:rsidP="007F2F82">
      <w:pPr>
        <w:jc w:val="both"/>
        <w:rPr>
          <w:rFonts w:cs="Arial"/>
        </w:rPr>
      </w:pPr>
      <w:r w:rsidRPr="00E97C7B">
        <w:rPr>
          <w:rFonts w:cs="Arial"/>
        </w:rPr>
        <w:t xml:space="preserve">We have shown that decidual NK cells from pregnancies with impaired remodelling have abnormalities in secreted proteins and functional interactions with other decidual cells </w:t>
      </w:r>
      <w:r w:rsidR="00743EB5" w:rsidRPr="00E97C7B">
        <w:rPr>
          <w:rFonts w:cs="Arial"/>
        </w:rPr>
        <w:fldChar w:fldCharType="begin">
          <w:fldData xml:space="preserve">PEVuZE5vdGU+PENpdGU+PEF1dGhvcj5GcmFzZXI8L0F1dGhvcj48WWVhcj4yMDEyPC9ZZWFyPjxS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</w:fldData>
        </w:fldChar>
      </w:r>
      <w:r w:rsidR="00743EB5" w:rsidRPr="00E97C7B">
        <w:rPr>
          <w:rFonts w:cs="Arial"/>
        </w:rPr>
        <w:instrText xml:space="preserve"> ADDIN EN.CITE </w:instrText>
      </w:r>
      <w:r w:rsidR="00743EB5" w:rsidRPr="00E97C7B">
        <w:rPr>
          <w:rFonts w:cs="Arial"/>
        </w:rPr>
        <w:fldChar w:fldCharType="begin">
          <w:fldData xml:space="preserve">PEVuZE5vdGU+PENpdGU+PEF1dGhvcj5GcmFzZXI8L0F1dGhvcj48WWVhcj4yMDEyPC9ZZWFyPjxS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</w:fldData>
        </w:fldChar>
      </w:r>
      <w:r w:rsidR="00743EB5" w:rsidRPr="00E97C7B">
        <w:rPr>
          <w:rFonts w:cs="Arial"/>
        </w:rPr>
        <w:instrText xml:space="preserve"> ADDIN EN.CITE.DATA </w:instrText>
      </w:r>
      <w:r w:rsidR="00743EB5" w:rsidRPr="00E97C7B">
        <w:rPr>
          <w:rFonts w:cs="Arial"/>
        </w:rPr>
      </w:r>
      <w:r w:rsidR="00743EB5" w:rsidRPr="00E97C7B">
        <w:rPr>
          <w:rFonts w:cs="Arial"/>
        </w:rPr>
        <w:fldChar w:fldCharType="end"/>
      </w:r>
      <w:r w:rsidR="00743EB5" w:rsidRPr="00E97C7B">
        <w:rPr>
          <w:rFonts w:cs="Arial"/>
        </w:rPr>
      </w:r>
      <w:r w:rsidR="00743EB5" w:rsidRPr="00E97C7B">
        <w:rPr>
          <w:rFonts w:cs="Arial"/>
        </w:rPr>
        <w:fldChar w:fldCharType="separate"/>
      </w:r>
      <w:r w:rsidR="00743EB5" w:rsidRPr="00E97C7B">
        <w:rPr>
          <w:rFonts w:cs="Arial"/>
          <w:noProof/>
        </w:rPr>
        <w:t>(Fraser</w:t>
      </w:r>
      <w:r w:rsidR="00743EB5" w:rsidRPr="00E97C7B">
        <w:rPr>
          <w:rFonts w:cs="Arial"/>
          <w:i/>
          <w:noProof/>
        </w:rPr>
        <w:t xml:space="preserve"> et al.</w:t>
      </w:r>
      <w:r w:rsidR="00743EB5" w:rsidRPr="00E97C7B">
        <w:rPr>
          <w:rFonts w:cs="Arial"/>
          <w:noProof/>
        </w:rPr>
        <w:t xml:space="preserve"> 2012, Wallace</w:t>
      </w:r>
      <w:r w:rsidR="00743EB5" w:rsidRPr="00E97C7B">
        <w:rPr>
          <w:rFonts w:cs="Arial"/>
          <w:i/>
          <w:noProof/>
        </w:rPr>
        <w:t xml:space="preserve"> et al.</w:t>
      </w:r>
      <w:r w:rsidR="00743EB5" w:rsidRPr="00E97C7B">
        <w:rPr>
          <w:rFonts w:cs="Arial"/>
          <w:noProof/>
        </w:rPr>
        <w:t xml:space="preserve"> 2013b, Wallace</w:t>
      </w:r>
      <w:r w:rsidR="00743EB5" w:rsidRPr="00E97C7B">
        <w:rPr>
          <w:rFonts w:cs="Arial"/>
          <w:i/>
          <w:noProof/>
        </w:rPr>
        <w:t xml:space="preserve"> et al.</w:t>
      </w:r>
      <w:r w:rsidR="00743EB5" w:rsidRPr="00E97C7B">
        <w:rPr>
          <w:rFonts w:cs="Arial"/>
          <w:noProof/>
        </w:rPr>
        <w:t xml:space="preserve"> 2014, Fraser</w:t>
      </w:r>
      <w:r w:rsidR="00743EB5" w:rsidRPr="00E97C7B">
        <w:rPr>
          <w:rFonts w:cs="Arial"/>
          <w:i/>
          <w:noProof/>
        </w:rPr>
        <w:t xml:space="preserve"> et al.</w:t>
      </w:r>
      <w:r w:rsidR="00743EB5" w:rsidRPr="00E97C7B">
        <w:rPr>
          <w:rFonts w:cs="Arial"/>
          <w:noProof/>
        </w:rPr>
        <w:t xml:space="preserve"> 2015, Wallace</w:t>
      </w:r>
      <w:r w:rsidR="00743EB5" w:rsidRPr="00E97C7B">
        <w:rPr>
          <w:rFonts w:cs="Arial"/>
          <w:i/>
          <w:noProof/>
        </w:rPr>
        <w:t xml:space="preserve"> et al.</w:t>
      </w:r>
      <w:r w:rsidR="00743EB5" w:rsidRPr="00E97C7B">
        <w:rPr>
          <w:rFonts w:cs="Arial"/>
          <w:noProof/>
        </w:rPr>
        <w:t xml:space="preserve"> 2015)</w:t>
      </w:r>
      <w:r w:rsidR="00743EB5" w:rsidRPr="00E97C7B">
        <w:rPr>
          <w:rFonts w:cs="Arial"/>
        </w:rPr>
        <w:fldChar w:fldCharType="end"/>
      </w:r>
      <w:r w:rsidRPr="00E97C7B">
        <w:rPr>
          <w:rFonts w:cs="Arial"/>
        </w:rPr>
        <w:t>.</w:t>
      </w:r>
      <w:r w:rsidR="00091641" w:rsidRPr="00E97C7B">
        <w:rPr>
          <w:rFonts w:cs="Arial"/>
        </w:rPr>
        <w:t xml:space="preserve"> </w:t>
      </w:r>
      <w:r w:rsidR="0045779C" w:rsidRPr="00E97C7B">
        <w:rPr>
          <w:rFonts w:cs="Arial"/>
        </w:rPr>
        <w:t xml:space="preserve">The effector </w:t>
      </w:r>
      <w:r w:rsidR="0045779C" w:rsidRPr="00E97C7B">
        <w:rPr>
          <w:rFonts w:cs="Arial"/>
        </w:rPr>
        <w:lastRenderedPageBreak/>
        <w:t xml:space="preserve">functions of dNK </w:t>
      </w:r>
      <w:r w:rsidR="007E710D" w:rsidRPr="00E97C7B">
        <w:rPr>
          <w:rFonts w:cs="Arial"/>
        </w:rPr>
        <w:t xml:space="preserve">in early pregnancy </w:t>
      </w:r>
      <w:r w:rsidR="0045779C" w:rsidRPr="00E97C7B">
        <w:rPr>
          <w:rFonts w:cs="Arial"/>
        </w:rPr>
        <w:t>are regulated by their expression of inhibitory and activating receptors (KIR, CD94/NKG</w:t>
      </w:r>
      <w:r w:rsidR="00A1097F" w:rsidRPr="00E97C7B">
        <w:rPr>
          <w:rFonts w:cs="Arial"/>
        </w:rPr>
        <w:t>2</w:t>
      </w:r>
      <w:r w:rsidR="0045779C" w:rsidRPr="00E97C7B">
        <w:rPr>
          <w:rFonts w:cs="Arial"/>
        </w:rPr>
        <w:t xml:space="preserve">, </w:t>
      </w:r>
      <w:proofErr w:type="gramStart"/>
      <w:r w:rsidR="0045779C" w:rsidRPr="00E97C7B">
        <w:rPr>
          <w:rFonts w:cs="Arial"/>
        </w:rPr>
        <w:t>ILT</w:t>
      </w:r>
      <w:proofErr w:type="gramEnd"/>
      <w:r w:rsidR="0045779C" w:rsidRPr="00E97C7B">
        <w:rPr>
          <w:rFonts w:cs="Arial"/>
        </w:rPr>
        <w:t xml:space="preserve"> families) which interact with trophoblast HLA Class I molecules (HLA-C/G/E). There is considerable evidence to suggest that particular combinations </w:t>
      </w:r>
      <w:r w:rsidR="00E72932" w:rsidRPr="00E97C7B">
        <w:rPr>
          <w:rFonts w:cs="Arial"/>
        </w:rPr>
        <w:t>of highly polymorphic</w:t>
      </w:r>
      <w:r w:rsidR="0045779C" w:rsidRPr="00E97C7B">
        <w:rPr>
          <w:rFonts w:cs="Arial"/>
        </w:rPr>
        <w:t xml:space="preserve"> KIR recept</w:t>
      </w:r>
      <w:r w:rsidR="00E72932" w:rsidRPr="00E97C7B">
        <w:rPr>
          <w:rFonts w:cs="Arial"/>
        </w:rPr>
        <w:t>ors on dNK cells and</w:t>
      </w:r>
      <w:r w:rsidR="0045779C" w:rsidRPr="00E97C7B">
        <w:rPr>
          <w:rFonts w:cs="Arial"/>
        </w:rPr>
        <w:t xml:space="preserve"> HLA-C on invasive trophoblast influence pregnancy success</w:t>
      </w:r>
      <w:r w:rsidR="00E72932" w:rsidRPr="00E97C7B">
        <w:rPr>
          <w:rFonts w:cs="Arial"/>
        </w:rPr>
        <w:t xml:space="preserve">. The frequency of maternal KIR AA genotypes in combination with a paternally derived HLA-C allele bearing a C2 epitope is increased in women with disorders of pregnancy associated with poor placentation </w:t>
      </w:r>
      <w:r w:rsidR="00743EB5" w:rsidRPr="00E97C7B">
        <w:rPr>
          <w:rFonts w:cs="Arial"/>
        </w:rPr>
        <w:fldChar w:fldCharType="begin">
          <w:fldData xml:space="preserve">PEVuZE5vdGU+PENpdGU+PEF1dGhvcj5IaWJ5PC9BdXRob3I+PFllYXI+MjAxMDwvWWVhcj48UmVj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</w:fldData>
        </w:fldChar>
      </w:r>
      <w:r w:rsidR="00743EB5" w:rsidRPr="00E97C7B">
        <w:rPr>
          <w:rFonts w:cs="Arial"/>
        </w:rPr>
        <w:instrText xml:space="preserve"> ADDIN EN.CITE </w:instrText>
      </w:r>
      <w:r w:rsidR="00743EB5" w:rsidRPr="00E97C7B">
        <w:rPr>
          <w:rFonts w:cs="Arial"/>
        </w:rPr>
        <w:fldChar w:fldCharType="begin">
          <w:fldData xml:space="preserve">PEVuZE5vdGU+PENpdGU+PEF1dGhvcj5IaWJ5PC9BdXRob3I+PFllYXI+MjAxMDwvWWVhcj48UmVj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</w:fldData>
        </w:fldChar>
      </w:r>
      <w:r w:rsidR="00743EB5" w:rsidRPr="00E97C7B">
        <w:rPr>
          <w:rFonts w:cs="Arial"/>
        </w:rPr>
        <w:instrText xml:space="preserve"> ADDIN EN.CITE.DATA </w:instrText>
      </w:r>
      <w:r w:rsidR="00743EB5" w:rsidRPr="00E97C7B">
        <w:rPr>
          <w:rFonts w:cs="Arial"/>
        </w:rPr>
      </w:r>
      <w:r w:rsidR="00743EB5" w:rsidRPr="00E97C7B">
        <w:rPr>
          <w:rFonts w:cs="Arial"/>
        </w:rPr>
        <w:fldChar w:fldCharType="end"/>
      </w:r>
      <w:r w:rsidR="00743EB5" w:rsidRPr="00E97C7B">
        <w:rPr>
          <w:rFonts w:cs="Arial"/>
        </w:rPr>
      </w:r>
      <w:r w:rsidR="00743EB5" w:rsidRPr="00E97C7B">
        <w:rPr>
          <w:rFonts w:cs="Arial"/>
        </w:rPr>
        <w:fldChar w:fldCharType="separate"/>
      </w:r>
      <w:r w:rsidR="00743EB5" w:rsidRPr="00E97C7B">
        <w:rPr>
          <w:rFonts w:cs="Arial"/>
          <w:noProof/>
        </w:rPr>
        <w:t>(Hiby</w:t>
      </w:r>
      <w:r w:rsidR="00743EB5" w:rsidRPr="00E97C7B">
        <w:rPr>
          <w:rFonts w:cs="Arial"/>
          <w:i/>
          <w:noProof/>
        </w:rPr>
        <w:t xml:space="preserve"> et al.</w:t>
      </w:r>
      <w:r w:rsidR="00743EB5" w:rsidRPr="00E97C7B">
        <w:rPr>
          <w:rFonts w:cs="Arial"/>
          <w:noProof/>
        </w:rPr>
        <w:t xml:space="preserve"> 2004, Hiby</w:t>
      </w:r>
      <w:r w:rsidR="00743EB5" w:rsidRPr="00E97C7B">
        <w:rPr>
          <w:rFonts w:cs="Arial"/>
          <w:i/>
          <w:noProof/>
        </w:rPr>
        <w:t xml:space="preserve"> et al.</w:t>
      </w:r>
      <w:r w:rsidR="00743EB5" w:rsidRPr="00E97C7B">
        <w:rPr>
          <w:rFonts w:cs="Arial"/>
          <w:noProof/>
        </w:rPr>
        <w:t xml:space="preserve"> 2008, Moffett and Hiby 2009, Hiby</w:t>
      </w:r>
      <w:r w:rsidR="00743EB5" w:rsidRPr="00E97C7B">
        <w:rPr>
          <w:rFonts w:cs="Arial"/>
          <w:i/>
          <w:noProof/>
        </w:rPr>
        <w:t xml:space="preserve"> et al.</w:t>
      </w:r>
      <w:r w:rsidR="00743EB5" w:rsidRPr="00E97C7B">
        <w:rPr>
          <w:rFonts w:cs="Arial"/>
          <w:noProof/>
        </w:rPr>
        <w:t xml:space="preserve"> 2010)</w:t>
      </w:r>
      <w:r w:rsidR="00743EB5" w:rsidRPr="00E97C7B">
        <w:rPr>
          <w:rFonts w:cs="Arial"/>
        </w:rPr>
        <w:fldChar w:fldCharType="end"/>
      </w:r>
      <w:r w:rsidR="00E72932" w:rsidRPr="00E97C7B">
        <w:rPr>
          <w:rFonts w:cs="Arial"/>
        </w:rPr>
        <w:t>. A</w:t>
      </w:r>
      <w:r w:rsidR="0045779C" w:rsidRPr="00E97C7B">
        <w:rPr>
          <w:rFonts w:cs="Arial"/>
        </w:rPr>
        <w:t xml:space="preserve">n alteration in the production of factors that can regulate trophoblast invasion is important in this effect </w:t>
      </w:r>
      <w:r w:rsidR="00743EB5" w:rsidRPr="00E97C7B">
        <w:rPr>
          <w:rFonts w:cs="Arial"/>
        </w:rPr>
        <w:fldChar w:fldCharType="begin"/>
      </w:r>
      <w:r w:rsidR="00743EB5" w:rsidRPr="00E97C7B">
        <w:rPr>
          <w:rFonts w:cs="Arial"/>
        </w:rPr>
        <w:instrText xml:space="preserve"> ADDIN EN.CITE &lt;EndNote&gt;&lt;Cite&gt;&lt;Author&gt;Xiong&lt;/Author&gt;&lt;Year&gt;2013&lt;/Year&gt;&lt;RecNum&gt;1978&lt;/RecNum&gt;&lt;DisplayText&gt;(Xiong&lt;style face="italic"&gt; et al.&lt;/style&gt; 2013)&lt;/DisplayText&gt;&lt;record&gt;&lt;rec-number&gt;1978&lt;/rec-number&gt;&lt;foreign-keys&gt;&lt;key app="EN" db-id="292v5ws55fw5wye0sxo5fs50eae9s5vxxtf5" timestamp="1453981051"&gt;1978&lt;/key&gt;&lt;/foreign-keys&gt;&lt;ref-type name="Journal Article"&gt;17&lt;/ref-type&gt;&lt;contributors&gt;&lt;authors&gt;&lt;author&gt;Xiong, S.&lt;/author&gt;&lt;author&gt;Sharkey, A. M.&lt;/author&gt;&lt;author&gt;Kennedy, P. R.&lt;/author&gt;&lt;author&gt;Gardner, L.&lt;/author&gt;&lt;author&gt;Farrell, L. E.&lt;/author&gt;&lt;author&gt;Chazara, O.&lt;/author&gt;&lt;author&gt;Bauer, J.&lt;/author&gt;&lt;author&gt;Hiby, S. E.&lt;/author&gt;&lt;author&gt;Colucci, F.&lt;/author&gt;&lt;author&gt;Moffett, A.&lt;/author&gt;&lt;/authors&gt;&lt;/contributors&gt;&lt;titles&gt;&lt;title&gt;Maternal uterine NK cell-activating receptor KIR2DS1 enhances placentation&lt;/title&gt;&lt;secondary-title&gt;J Clin Invest&lt;/secondary-title&gt;&lt;alt-title&gt;The Journal of clinical investigation&lt;/alt-title&gt;&lt;/titles&gt;&lt;periodical&gt;&lt;full-title&gt;J Clin Invest&lt;/full-title&gt;&lt;/periodical&gt;&lt;pages&gt;4264-72&lt;/pages&gt;&lt;volume&gt;123&lt;/volume&gt;&lt;number&gt;10&lt;/number&gt;&lt;edition&gt;2013/10/05&lt;/edition&gt;&lt;keywords&gt;&lt;keyword&gt;Cell Movement&lt;/keyword&gt;&lt;keyword&gt;Cells, Cultured&lt;/keyword&gt;&lt;keyword&gt;Decidua/*cytology&lt;/keyword&gt;&lt;keyword&gt;Female&lt;/keyword&gt;&lt;keyword&gt;Granulocyte-Macrophage Colony-Stimulating Factor/physiology&lt;/keyword&gt;&lt;keyword&gt;Humans&lt;/keyword&gt;&lt;keyword&gt;Killer Cells, Natural/*metabolism/secretion&lt;/keyword&gt;&lt;keyword&gt;Phenotype&lt;/keyword&gt;&lt;keyword&gt;*Placentation&lt;/keyword&gt;&lt;keyword&gt;Pregnancy&lt;/keyword&gt;&lt;keyword&gt;Receptors, KIR/*physiology&lt;/keyword&gt;&lt;keyword&gt;Receptors, KIR2DL1/metabolism&lt;/keyword&gt;&lt;keyword&gt;Transcription, Genetic&lt;/keyword&gt;&lt;keyword&gt;Transcriptome&lt;/keyword&gt;&lt;keyword&gt;Uterus/cytology&lt;/keyword&gt;&lt;/keywords&gt;&lt;dates&gt;&lt;year&gt;2013&lt;/year&gt;&lt;pub-dates&gt;&lt;date&gt;Oct&lt;/date&gt;&lt;/pub-dates&gt;&lt;/dates&gt;&lt;isbn&gt;0021-9738&lt;/isbn&gt;&lt;accession-num&gt;24091323&lt;/accession-num&gt;&lt;urls&gt;&lt;/urls&gt;&lt;custom2&gt;Pmc4382274&lt;/custom2&gt;&lt;electronic-resource-num&gt;10.1172/jci68991&lt;/electronic-resource-num&gt;&lt;remote-database-provider&gt;NLM&lt;/remote-database-provider&gt;&lt;language&gt;eng&lt;/language&gt;&lt;/record&gt;&lt;/Cite&gt;&lt;/EndNote&gt;</w:instrText>
      </w:r>
      <w:r w:rsidR="00743EB5" w:rsidRPr="00E97C7B">
        <w:rPr>
          <w:rFonts w:cs="Arial"/>
        </w:rPr>
        <w:fldChar w:fldCharType="separate"/>
      </w:r>
      <w:r w:rsidR="00743EB5" w:rsidRPr="00E97C7B">
        <w:rPr>
          <w:rFonts w:cs="Arial"/>
          <w:noProof/>
        </w:rPr>
        <w:t>(Xiong</w:t>
      </w:r>
      <w:r w:rsidR="00743EB5" w:rsidRPr="00E97C7B">
        <w:rPr>
          <w:rFonts w:cs="Arial"/>
          <w:i/>
          <w:noProof/>
        </w:rPr>
        <w:t xml:space="preserve"> et al.</w:t>
      </w:r>
      <w:r w:rsidR="00743EB5" w:rsidRPr="00E97C7B">
        <w:rPr>
          <w:rFonts w:cs="Arial"/>
          <w:noProof/>
        </w:rPr>
        <w:t xml:space="preserve"> 2013)</w:t>
      </w:r>
      <w:r w:rsidR="00743EB5" w:rsidRPr="00E97C7B">
        <w:rPr>
          <w:rFonts w:cs="Arial"/>
        </w:rPr>
        <w:fldChar w:fldCharType="end"/>
      </w:r>
      <w:r w:rsidR="00E72932" w:rsidRPr="00E97C7B">
        <w:rPr>
          <w:rFonts w:cs="Arial"/>
        </w:rPr>
        <w:t xml:space="preserve">. </w:t>
      </w:r>
      <w:r w:rsidR="0045779C" w:rsidRPr="00E97C7B">
        <w:rPr>
          <w:rFonts w:cs="Arial"/>
        </w:rPr>
        <w:t>We</w:t>
      </w:r>
      <w:r w:rsidR="0077343D" w:rsidRPr="00E97C7B">
        <w:rPr>
          <w:rFonts w:cs="Arial"/>
        </w:rPr>
        <w:t xml:space="preserve"> have demonstrated that KIR2DL/</w:t>
      </w:r>
      <w:r w:rsidR="0045779C" w:rsidRPr="00E97C7B">
        <w:rPr>
          <w:rFonts w:cs="Arial"/>
        </w:rPr>
        <w:t>S1</w:t>
      </w:r>
      <w:r w:rsidR="0077343D" w:rsidRPr="00E97C7B">
        <w:rPr>
          <w:rFonts w:cs="Arial"/>
        </w:rPr>
        <w:t>,3,5</w:t>
      </w:r>
      <w:r w:rsidR="00A1097F" w:rsidRPr="00E97C7B">
        <w:rPr>
          <w:rFonts w:cs="Arial"/>
        </w:rPr>
        <w:t xml:space="preserve"> and </w:t>
      </w:r>
      <w:r w:rsidR="0077343D" w:rsidRPr="00E97C7B">
        <w:rPr>
          <w:rFonts w:cs="Arial"/>
        </w:rPr>
        <w:t>LILRB1</w:t>
      </w:r>
      <w:r w:rsidR="00A1097F" w:rsidRPr="00E97C7B">
        <w:rPr>
          <w:rFonts w:cs="Arial"/>
        </w:rPr>
        <w:t xml:space="preserve"> (ILT-2</w:t>
      </w:r>
      <w:r w:rsidR="0077343D" w:rsidRPr="00E97C7B">
        <w:rPr>
          <w:rFonts w:cs="Arial"/>
        </w:rPr>
        <w:t xml:space="preserve">) </w:t>
      </w:r>
      <w:r w:rsidR="0045779C" w:rsidRPr="00E97C7B">
        <w:rPr>
          <w:rFonts w:cs="Arial"/>
        </w:rPr>
        <w:t>positive dNK cells are decreased in pregnancies with a hRI and</w:t>
      </w:r>
      <w:r w:rsidR="0015461D" w:rsidRPr="00E97C7B">
        <w:rPr>
          <w:rFonts w:cs="Arial"/>
        </w:rPr>
        <w:t>,</w:t>
      </w:r>
      <w:r w:rsidR="00A1097F" w:rsidRPr="00E97C7B">
        <w:rPr>
          <w:rFonts w:cs="Arial"/>
        </w:rPr>
        <w:t xml:space="preserve"> in the case of LILRB1</w:t>
      </w:r>
      <w:r w:rsidR="0015461D" w:rsidRPr="00E97C7B">
        <w:rPr>
          <w:rFonts w:cs="Arial"/>
        </w:rPr>
        <w:t>,</w:t>
      </w:r>
      <w:r w:rsidR="0045779C" w:rsidRPr="00E97C7B">
        <w:rPr>
          <w:rFonts w:cs="Arial"/>
        </w:rPr>
        <w:t xml:space="preserve"> that this leads to a difference in </w:t>
      </w:r>
      <w:r w:rsidR="0077343D" w:rsidRPr="00E97C7B">
        <w:rPr>
          <w:rFonts w:cs="Arial"/>
        </w:rPr>
        <w:t>dNK cell expression of CXCL10 and TNF-</w:t>
      </w:r>
      <w:r w:rsidR="0077343D" w:rsidRPr="00E97C7B">
        <w:rPr>
          <w:rFonts w:ascii="Symbol" w:hAnsi="Symbol" w:cs="Arial"/>
        </w:rPr>
        <w:t></w:t>
      </w:r>
      <w:r w:rsidR="0077343D" w:rsidRPr="00E97C7B">
        <w:rPr>
          <w:rFonts w:ascii="Symbol" w:hAnsi="Symbol" w:cs="Arial"/>
        </w:rPr>
        <w:t></w:t>
      </w:r>
      <w:r w:rsidR="00743EB5" w:rsidRPr="00E97C7B">
        <w:rPr>
          <w:rFonts w:cs="Arial"/>
        </w:rPr>
        <w:fldChar w:fldCharType="begin">
          <w:fldData xml:space="preserve">PEVuZE5vdGU+PENpdGU+PEF1dGhvcj5XYWxsYWNlPC9BdXRob3I+PFllYXI+MjAxNTwvWWVhcj48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</w:fldData>
        </w:fldChar>
      </w:r>
      <w:r w:rsidR="00743EB5" w:rsidRPr="00E97C7B">
        <w:rPr>
          <w:rFonts w:cs="Arial"/>
        </w:rPr>
        <w:instrText xml:space="preserve"> ADDIN EN.CITE </w:instrText>
      </w:r>
      <w:r w:rsidR="00743EB5" w:rsidRPr="00E97C7B">
        <w:rPr>
          <w:rFonts w:cs="Arial"/>
        </w:rPr>
        <w:fldChar w:fldCharType="begin">
          <w:fldData xml:space="preserve">PEVuZE5vdGU+PENpdGU+PEF1dGhvcj5XYWxsYWNlPC9BdXRob3I+PFllYXI+MjAxNTwvWWVhcj48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</w:fldData>
        </w:fldChar>
      </w:r>
      <w:r w:rsidR="00743EB5" w:rsidRPr="00E97C7B">
        <w:rPr>
          <w:rFonts w:cs="Arial"/>
        </w:rPr>
        <w:instrText xml:space="preserve"> ADDIN EN.CITE.DATA </w:instrText>
      </w:r>
      <w:r w:rsidR="00743EB5" w:rsidRPr="00E97C7B">
        <w:rPr>
          <w:rFonts w:cs="Arial"/>
        </w:rPr>
      </w:r>
      <w:r w:rsidR="00743EB5" w:rsidRPr="00E97C7B">
        <w:rPr>
          <w:rFonts w:cs="Arial"/>
        </w:rPr>
        <w:fldChar w:fldCharType="end"/>
      </w:r>
      <w:r w:rsidR="00743EB5" w:rsidRPr="00E97C7B">
        <w:rPr>
          <w:rFonts w:cs="Arial"/>
        </w:rPr>
      </w:r>
      <w:r w:rsidR="00743EB5" w:rsidRPr="00E97C7B">
        <w:rPr>
          <w:rFonts w:cs="Arial"/>
        </w:rPr>
        <w:fldChar w:fldCharType="separate"/>
      </w:r>
      <w:r w:rsidR="00743EB5" w:rsidRPr="00E97C7B">
        <w:rPr>
          <w:rFonts w:cs="Arial"/>
          <w:noProof/>
        </w:rPr>
        <w:t>(Wallace</w:t>
      </w:r>
      <w:r w:rsidR="00743EB5" w:rsidRPr="00E97C7B">
        <w:rPr>
          <w:rFonts w:cs="Arial"/>
          <w:i/>
          <w:noProof/>
        </w:rPr>
        <w:t xml:space="preserve"> et al.</w:t>
      </w:r>
      <w:r w:rsidR="00743EB5" w:rsidRPr="00E97C7B">
        <w:rPr>
          <w:rFonts w:cs="Arial"/>
          <w:noProof/>
        </w:rPr>
        <w:t xml:space="preserve"> 2015)</w:t>
      </w:r>
      <w:r w:rsidR="00743EB5" w:rsidRPr="00E97C7B">
        <w:rPr>
          <w:rFonts w:cs="Arial"/>
        </w:rPr>
        <w:fldChar w:fldCharType="end"/>
      </w:r>
      <w:r w:rsidR="0077343D" w:rsidRPr="00E97C7B">
        <w:rPr>
          <w:rFonts w:cs="Arial"/>
        </w:rPr>
        <w:t>.</w:t>
      </w:r>
      <w:r w:rsidR="0045779C" w:rsidRPr="00E97C7B">
        <w:rPr>
          <w:rFonts w:cs="Arial"/>
        </w:rPr>
        <w:t xml:space="preserve"> </w:t>
      </w:r>
      <w:r w:rsidR="0077343D" w:rsidRPr="00E97C7B">
        <w:rPr>
          <w:rFonts w:cs="Arial"/>
        </w:rPr>
        <w:t>This increased expression of TNF-</w:t>
      </w:r>
      <w:r w:rsidR="0077343D" w:rsidRPr="00E97C7B">
        <w:rPr>
          <w:rFonts w:ascii="Symbol" w:hAnsi="Symbol" w:cs="Arial"/>
        </w:rPr>
        <w:t></w:t>
      </w:r>
      <w:r w:rsidR="0077343D" w:rsidRPr="00E97C7B">
        <w:rPr>
          <w:rFonts w:cs="Arial"/>
        </w:rPr>
        <w:t xml:space="preserve"> and decreased expression of CXCL10 in the cells from the higher risk pregnancies could </w:t>
      </w:r>
      <w:r w:rsidR="0015461D" w:rsidRPr="00E97C7B">
        <w:rPr>
          <w:rFonts w:cs="Arial"/>
        </w:rPr>
        <w:t>impact on their ability to regulate trophoblast migration/invasion</w:t>
      </w:r>
      <w:r w:rsidR="0045779C" w:rsidRPr="00E97C7B">
        <w:rPr>
          <w:rFonts w:cs="Arial"/>
        </w:rPr>
        <w:t xml:space="preserve"> </w:t>
      </w:r>
      <w:r w:rsidR="00743EB5" w:rsidRPr="00E97C7B">
        <w:rPr>
          <w:rFonts w:cs="Arial"/>
        </w:rPr>
        <w:fldChar w:fldCharType="begin">
          <w:fldData xml:space="preserve">PEVuZE5vdGU+PENpdGU+PEF1dGhvcj5XYWxsYWNlPC9BdXRob3I+PFllYXI+MjAxMzwvWWVhcj48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</w:fldData>
        </w:fldChar>
      </w:r>
      <w:r w:rsidR="00743EB5" w:rsidRPr="00E97C7B">
        <w:rPr>
          <w:rFonts w:cs="Arial"/>
        </w:rPr>
        <w:instrText xml:space="preserve"> ADDIN EN.CITE </w:instrText>
      </w:r>
      <w:r w:rsidR="00743EB5" w:rsidRPr="00E97C7B">
        <w:rPr>
          <w:rFonts w:cs="Arial"/>
        </w:rPr>
        <w:fldChar w:fldCharType="begin">
          <w:fldData xml:space="preserve">PEVuZE5vdGU+PENpdGU+PEF1dGhvcj5XYWxsYWNlPC9BdXRob3I+PFllYXI+MjAxMzwvWWVhcj48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</w:fldData>
        </w:fldChar>
      </w:r>
      <w:r w:rsidR="00743EB5" w:rsidRPr="00E97C7B">
        <w:rPr>
          <w:rFonts w:cs="Arial"/>
        </w:rPr>
        <w:instrText xml:space="preserve"> ADDIN EN.CITE.DATA </w:instrText>
      </w:r>
      <w:r w:rsidR="00743EB5" w:rsidRPr="00E97C7B">
        <w:rPr>
          <w:rFonts w:cs="Arial"/>
        </w:rPr>
      </w:r>
      <w:r w:rsidR="00743EB5" w:rsidRPr="00E97C7B">
        <w:rPr>
          <w:rFonts w:cs="Arial"/>
        </w:rPr>
        <w:fldChar w:fldCharType="end"/>
      </w:r>
      <w:r w:rsidR="00743EB5" w:rsidRPr="00E97C7B">
        <w:rPr>
          <w:rFonts w:cs="Arial"/>
        </w:rPr>
      </w:r>
      <w:r w:rsidR="00743EB5" w:rsidRPr="00E97C7B">
        <w:rPr>
          <w:rFonts w:cs="Arial"/>
        </w:rPr>
        <w:fldChar w:fldCharType="separate"/>
      </w:r>
      <w:r w:rsidR="00743EB5" w:rsidRPr="00E97C7B">
        <w:rPr>
          <w:rFonts w:cs="Arial"/>
          <w:noProof/>
        </w:rPr>
        <w:t>(Wallace</w:t>
      </w:r>
      <w:r w:rsidR="00743EB5" w:rsidRPr="00E97C7B">
        <w:rPr>
          <w:rFonts w:cs="Arial"/>
          <w:i/>
          <w:noProof/>
        </w:rPr>
        <w:t xml:space="preserve"> et al.</w:t>
      </w:r>
      <w:r w:rsidR="00743EB5" w:rsidRPr="00E97C7B">
        <w:rPr>
          <w:rFonts w:cs="Arial"/>
          <w:noProof/>
        </w:rPr>
        <w:t xml:space="preserve"> 2013b)</w:t>
      </w:r>
      <w:r w:rsidR="00743EB5" w:rsidRPr="00E97C7B">
        <w:rPr>
          <w:rFonts w:cs="Arial"/>
        </w:rPr>
        <w:fldChar w:fldCharType="end"/>
      </w:r>
      <w:r w:rsidR="0045779C" w:rsidRPr="00E97C7B">
        <w:rPr>
          <w:rFonts w:cs="Arial"/>
        </w:rPr>
        <w:t>.</w:t>
      </w:r>
    </w:p>
    <w:p w14:paraId="1AE80C43" w14:textId="468AA992" w:rsidR="00091641" w:rsidRPr="00E97C7B" w:rsidRDefault="006D04D9" w:rsidP="0077343D">
      <w:pPr>
        <w:jc w:val="both"/>
        <w:rPr>
          <w:rFonts w:cs="Arial"/>
        </w:rPr>
      </w:pPr>
      <w:r w:rsidRPr="00E97C7B">
        <w:rPr>
          <w:rFonts w:cs="Arial"/>
        </w:rPr>
        <w:t xml:space="preserve">Profiling the secretome of dNK </w:t>
      </w:r>
      <w:r w:rsidR="00BD54DB" w:rsidRPr="00E97C7B">
        <w:rPr>
          <w:rFonts w:cs="Arial"/>
        </w:rPr>
        <w:t>cells suggest that they produce</w:t>
      </w:r>
      <w:r w:rsidRPr="00E97C7B">
        <w:rPr>
          <w:rFonts w:cs="Arial"/>
        </w:rPr>
        <w:t xml:space="preserve"> a range o</w:t>
      </w:r>
      <w:r w:rsidR="00BD54DB" w:rsidRPr="00E97C7B">
        <w:rPr>
          <w:rFonts w:cs="Arial"/>
        </w:rPr>
        <w:t>f signalling molecules that can</w:t>
      </w:r>
      <w:r w:rsidRPr="00E97C7B">
        <w:rPr>
          <w:rFonts w:cs="Arial"/>
        </w:rPr>
        <w:t xml:space="preserve"> contribute to the regulation of the trophoblast invasion/remodelling and to the overall pro- or anti-inflammatory environment</w:t>
      </w:r>
      <w:r w:rsidR="00091641" w:rsidRPr="00E97C7B">
        <w:rPr>
          <w:rFonts w:cs="Arial"/>
        </w:rPr>
        <w:t xml:space="preserve"> </w:t>
      </w:r>
      <w:r w:rsidR="00743EB5" w:rsidRPr="00E97C7B">
        <w:rPr>
          <w:rFonts w:cs="Arial"/>
        </w:rPr>
        <w:fldChar w:fldCharType="begin">
          <w:fldData xml:space="preserve">PEVuZE5vdGU+PENpdGU+PEF1dGhvcj5GcmFzZXI8L0F1dGhvcj48WWVhcj4yMDEyPC9ZZWFyPjxS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</w:fldData>
        </w:fldChar>
      </w:r>
      <w:r w:rsidR="00743EB5" w:rsidRPr="00E97C7B">
        <w:rPr>
          <w:rFonts w:cs="Arial"/>
        </w:rPr>
        <w:instrText xml:space="preserve"> ADDIN EN.CITE </w:instrText>
      </w:r>
      <w:r w:rsidR="00743EB5" w:rsidRPr="00E97C7B">
        <w:rPr>
          <w:rFonts w:cs="Arial"/>
        </w:rPr>
        <w:fldChar w:fldCharType="begin">
          <w:fldData xml:space="preserve">PEVuZE5vdGU+PENpdGU+PEF1dGhvcj5GcmFzZXI8L0F1dGhvcj48WWVhcj4yMDEyPC9ZZWFyPjxS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</w:fldData>
        </w:fldChar>
      </w:r>
      <w:r w:rsidR="00743EB5" w:rsidRPr="00E97C7B">
        <w:rPr>
          <w:rFonts w:cs="Arial"/>
        </w:rPr>
        <w:instrText xml:space="preserve"> ADDIN EN.CITE.DATA </w:instrText>
      </w:r>
      <w:r w:rsidR="00743EB5" w:rsidRPr="00E97C7B">
        <w:rPr>
          <w:rFonts w:cs="Arial"/>
        </w:rPr>
      </w:r>
      <w:r w:rsidR="00743EB5" w:rsidRPr="00E97C7B">
        <w:rPr>
          <w:rFonts w:cs="Arial"/>
        </w:rPr>
        <w:fldChar w:fldCharType="end"/>
      </w:r>
      <w:r w:rsidR="00743EB5" w:rsidRPr="00E97C7B">
        <w:rPr>
          <w:rFonts w:cs="Arial"/>
        </w:rPr>
      </w:r>
      <w:r w:rsidR="00743EB5" w:rsidRPr="00E97C7B">
        <w:rPr>
          <w:rFonts w:cs="Arial"/>
        </w:rPr>
        <w:fldChar w:fldCharType="separate"/>
      </w:r>
      <w:r w:rsidR="00743EB5" w:rsidRPr="00E97C7B">
        <w:rPr>
          <w:rFonts w:cs="Arial"/>
          <w:noProof/>
        </w:rPr>
        <w:t>(Hanna</w:t>
      </w:r>
      <w:r w:rsidR="00743EB5" w:rsidRPr="00E97C7B">
        <w:rPr>
          <w:rFonts w:cs="Arial"/>
          <w:i/>
          <w:noProof/>
        </w:rPr>
        <w:t xml:space="preserve"> et al.</w:t>
      </w:r>
      <w:r w:rsidR="00743EB5" w:rsidRPr="00E97C7B">
        <w:rPr>
          <w:rFonts w:cs="Arial"/>
          <w:noProof/>
        </w:rPr>
        <w:t xml:space="preserve"> 2006, Lash</w:t>
      </w:r>
      <w:r w:rsidR="00743EB5" w:rsidRPr="00E97C7B">
        <w:rPr>
          <w:rFonts w:cs="Arial"/>
          <w:i/>
          <w:noProof/>
        </w:rPr>
        <w:t xml:space="preserve"> et al.</w:t>
      </w:r>
      <w:r w:rsidR="00743EB5" w:rsidRPr="00E97C7B">
        <w:rPr>
          <w:rFonts w:cs="Arial"/>
          <w:noProof/>
        </w:rPr>
        <w:t xml:space="preserve"> 2006, Fraser</w:t>
      </w:r>
      <w:r w:rsidR="00743EB5" w:rsidRPr="00E97C7B">
        <w:rPr>
          <w:rFonts w:cs="Arial"/>
          <w:i/>
          <w:noProof/>
        </w:rPr>
        <w:t xml:space="preserve"> et al.</w:t>
      </w:r>
      <w:r w:rsidR="00743EB5" w:rsidRPr="00E97C7B">
        <w:rPr>
          <w:rFonts w:cs="Arial"/>
          <w:noProof/>
        </w:rPr>
        <w:t xml:space="preserve"> 2012)</w:t>
      </w:r>
      <w:r w:rsidR="00743EB5" w:rsidRPr="00E97C7B">
        <w:rPr>
          <w:rFonts w:cs="Arial"/>
        </w:rPr>
        <w:fldChar w:fldCharType="end"/>
      </w:r>
      <w:r w:rsidRPr="00E97C7B">
        <w:rPr>
          <w:rFonts w:cs="Arial"/>
        </w:rPr>
        <w:t xml:space="preserve">. </w:t>
      </w:r>
      <w:r w:rsidR="00091641" w:rsidRPr="00E97C7B">
        <w:rPr>
          <w:rFonts w:cs="Arial"/>
        </w:rPr>
        <w:t xml:space="preserve">Extending this to our patient groups </w:t>
      </w:r>
      <w:r w:rsidR="007F2F82" w:rsidRPr="00E97C7B">
        <w:rPr>
          <w:rFonts w:cs="Arial"/>
        </w:rPr>
        <w:t>demonstrated that</w:t>
      </w:r>
      <w:r w:rsidR="00091641" w:rsidRPr="00E97C7B">
        <w:rPr>
          <w:rFonts w:cs="Arial"/>
        </w:rPr>
        <w:t xml:space="preserve"> hRI dNK cells secrete more endostatin and angiogenin than nRI dNK cells, both of which inhibit trophoblast invasion </w:t>
      </w:r>
      <w:r w:rsidR="00743EB5" w:rsidRPr="00E97C7B">
        <w:rPr>
          <w:rFonts w:cs="Arial"/>
        </w:rPr>
        <w:fldChar w:fldCharType="begin">
          <w:fldData xml:space="preserve">PEVuZE5vdGU+PENpdGU+PEF1dGhvcj5XYWxsYWNlPC9BdXRob3I+PFllYXI+MjAxNDwvWWVhcj48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</w:fldData>
        </w:fldChar>
      </w:r>
      <w:r w:rsidR="00743EB5" w:rsidRPr="00E97C7B">
        <w:rPr>
          <w:rFonts w:cs="Arial"/>
        </w:rPr>
        <w:instrText xml:space="preserve"> ADDIN EN.CITE </w:instrText>
      </w:r>
      <w:r w:rsidR="00743EB5" w:rsidRPr="00E97C7B">
        <w:rPr>
          <w:rFonts w:cs="Arial"/>
        </w:rPr>
        <w:fldChar w:fldCharType="begin">
          <w:fldData xml:space="preserve">PEVuZE5vdGU+PENpdGU+PEF1dGhvcj5XYWxsYWNlPC9BdXRob3I+PFllYXI+MjAxNDwvWWVhcj48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</w:fldData>
        </w:fldChar>
      </w:r>
      <w:r w:rsidR="00743EB5" w:rsidRPr="00E97C7B">
        <w:rPr>
          <w:rFonts w:cs="Arial"/>
        </w:rPr>
        <w:instrText xml:space="preserve"> ADDIN EN.CITE.DATA </w:instrText>
      </w:r>
      <w:r w:rsidR="00743EB5" w:rsidRPr="00E97C7B">
        <w:rPr>
          <w:rFonts w:cs="Arial"/>
        </w:rPr>
      </w:r>
      <w:r w:rsidR="00743EB5" w:rsidRPr="00E97C7B">
        <w:rPr>
          <w:rFonts w:cs="Arial"/>
        </w:rPr>
        <w:fldChar w:fldCharType="end"/>
      </w:r>
      <w:r w:rsidR="00743EB5" w:rsidRPr="00E97C7B">
        <w:rPr>
          <w:rFonts w:cs="Arial"/>
        </w:rPr>
      </w:r>
      <w:r w:rsidR="00743EB5" w:rsidRPr="00E97C7B">
        <w:rPr>
          <w:rFonts w:cs="Arial"/>
        </w:rPr>
        <w:fldChar w:fldCharType="separate"/>
      </w:r>
      <w:r w:rsidR="00743EB5" w:rsidRPr="00E97C7B">
        <w:rPr>
          <w:rFonts w:cs="Arial"/>
          <w:noProof/>
        </w:rPr>
        <w:t>(Wallace</w:t>
      </w:r>
      <w:r w:rsidR="00743EB5" w:rsidRPr="00E97C7B">
        <w:rPr>
          <w:rFonts w:cs="Arial"/>
          <w:i/>
          <w:noProof/>
        </w:rPr>
        <w:t xml:space="preserve"> et al.</w:t>
      </w:r>
      <w:r w:rsidR="00743EB5" w:rsidRPr="00E97C7B">
        <w:rPr>
          <w:rFonts w:cs="Arial"/>
          <w:noProof/>
        </w:rPr>
        <w:t xml:space="preserve"> 2014)</w:t>
      </w:r>
      <w:r w:rsidR="00743EB5" w:rsidRPr="00E97C7B">
        <w:rPr>
          <w:rFonts w:cs="Arial"/>
        </w:rPr>
        <w:fldChar w:fldCharType="end"/>
      </w:r>
      <w:r w:rsidR="00091641" w:rsidRPr="00E97C7B">
        <w:rPr>
          <w:rFonts w:cs="Arial"/>
        </w:rPr>
        <w:t>. A</w:t>
      </w:r>
      <w:r w:rsidR="005C0ADE" w:rsidRPr="00E97C7B">
        <w:rPr>
          <w:rFonts w:cs="Arial"/>
        </w:rPr>
        <w:t>ddi</w:t>
      </w:r>
      <w:r w:rsidR="0077343D" w:rsidRPr="00E97C7B">
        <w:rPr>
          <w:rFonts w:cs="Arial"/>
        </w:rPr>
        <w:t>tionally secretion of the</w:t>
      </w:r>
      <w:r w:rsidR="00091641" w:rsidRPr="00E97C7B">
        <w:rPr>
          <w:rFonts w:cs="Arial"/>
        </w:rPr>
        <w:t xml:space="preserve"> s</w:t>
      </w:r>
      <w:r w:rsidR="0077343D" w:rsidRPr="00E97C7B">
        <w:rPr>
          <w:rFonts w:cs="Arial"/>
        </w:rPr>
        <w:t>oluble IL-2 receptor (sIL-2R</w:t>
      </w:r>
      <w:r w:rsidR="001829A3" w:rsidRPr="00E97C7B">
        <w:rPr>
          <w:rFonts w:cs="Arial"/>
        </w:rPr>
        <w:t xml:space="preserve"> </w:t>
      </w:r>
      <w:r w:rsidR="002105DD" w:rsidRPr="00E97C7B">
        <w:rPr>
          <w:rFonts w:ascii="Symbol" w:hAnsi="Symbol" w:cs="Arial"/>
        </w:rPr>
        <w:t></w:t>
      </w:r>
      <w:r w:rsidR="001829A3" w:rsidRPr="00E97C7B">
        <w:rPr>
          <w:rFonts w:cs="Arial"/>
        </w:rPr>
        <w:t xml:space="preserve"> subunit</w:t>
      </w:r>
      <w:r w:rsidR="0077343D" w:rsidRPr="00E97C7B">
        <w:rPr>
          <w:rFonts w:cs="Arial"/>
        </w:rPr>
        <w:t>) was higher by the hRI dNK cells, which may be reflective of an elevated activation status in these cells</w:t>
      </w:r>
      <w:r w:rsidR="00091641" w:rsidRPr="00E97C7B">
        <w:rPr>
          <w:rFonts w:cs="Arial"/>
        </w:rPr>
        <w:t>.</w:t>
      </w:r>
    </w:p>
    <w:p w14:paraId="532B21FB" w14:textId="7ABCA372" w:rsidR="00AE5DDD" w:rsidRPr="00E97C7B" w:rsidRDefault="00AE5DDD" w:rsidP="007F2F82">
      <w:pPr>
        <w:jc w:val="both"/>
        <w:rPr>
          <w:rFonts w:cs="Arial"/>
        </w:rPr>
      </w:pPr>
      <w:r w:rsidRPr="00E97C7B">
        <w:rPr>
          <w:rFonts w:cs="Arial"/>
        </w:rPr>
        <w:t xml:space="preserve">It has been suggested that for pregnancy to be successful a state of controlled inflammation must exist </w:t>
      </w:r>
      <w:r w:rsidR="00743EB5" w:rsidRPr="00E97C7B">
        <w:rPr>
          <w:rFonts w:cs="Arial"/>
        </w:rPr>
        <w:fldChar w:fldCharType="begin"/>
      </w:r>
      <w:r w:rsidR="00743EB5" w:rsidRPr="00E97C7B">
        <w:rPr>
          <w:rFonts w:cs="Arial"/>
        </w:rPr>
        <w:instrText xml:space="preserve"> ADDIN EN.CITE &lt;EndNote&gt;&lt;Cite&gt;&lt;Author&gt;Redman&lt;/Author&gt;&lt;Year&gt;2003&lt;/Year&gt;&lt;RecNum&gt;1265&lt;/RecNum&gt;&lt;DisplayText&gt;(Redman and Sargent 2003)&lt;/DisplayText&gt;&lt;record&gt;&lt;rec-number&gt;1265&lt;/rec-number&gt;&lt;foreign-keys&gt;&lt;key app="EN" db-id="292v5ws55fw5wye0sxo5fs50eae9s5vxxtf5" timestamp="0"&gt;1265&lt;/key&gt;&lt;/foreign-keys&gt;&lt;ref-type name="Journal Article"&gt;17&lt;/ref-type&gt;&lt;contributors&gt;&lt;authors&gt;&lt;author&gt;Redman, C. W.&lt;/author&gt;&lt;author&gt;Sargent, I. L.&lt;/author&gt;&lt;/authors&gt;&lt;/contributors&gt;&lt;auth-address&gt;Nuffield Department of Obstetrics and Gynaecology, John Radcliffe Hospital, Oxford OX3 9DU, UK. christopher.redman@obsgyn.oxford.ac.uk&lt;/auth-address&gt;&lt;titles&gt;&lt;title&gt;Pre-eclampsia, the placenta and the maternal systemic inflammatory response--a review&lt;/title&gt;&lt;secondary-title&gt;Placenta&lt;/secondary-title&gt;&lt;/titles&gt;&lt;periodical&gt;&lt;full-title&gt;Placenta&lt;/full-title&gt;&lt;/periodical&gt;&lt;pages&gt;S21-7&lt;/pages&gt;&lt;volume&gt;24 Suppl A&lt;/volume&gt;&lt;keywords&gt;&lt;keyword&gt;Endothelium, Vascular/physiopathology&lt;/keyword&gt;&lt;keyword&gt;Female&lt;/keyword&gt;&lt;keyword&gt;Human&lt;/keyword&gt;&lt;keyword&gt;Inflammation/etiology/immunology&lt;/keyword&gt;&lt;keyword&gt;Maternal-Fetal Exchange/immunology&lt;/keyword&gt;&lt;keyword&gt;Oxidative Stress&lt;/keyword&gt;&lt;keyword&gt;Placenta/blood supply/ immunology/physiopathology&lt;/keyword&gt;&lt;keyword&gt;Pre-Eclampsia/etiology/ immunology/physiopathology&lt;/keyword&gt;&lt;keyword&gt;Pregnancy&lt;/keyword&gt;&lt;/keywords&gt;&lt;dates&gt;&lt;year&gt;2003&lt;/year&gt;&lt;pub-dates&gt;&lt;date&gt;Apr&lt;/date&gt;&lt;/pub-dates&gt;&lt;/dates&gt;&lt;accession-num&gt;12842410&lt;/accession-num&gt;&lt;urls&gt;&lt;/urls&gt;&lt;/record&gt;&lt;/Cite&gt;&lt;/EndNote&gt;</w:instrText>
      </w:r>
      <w:r w:rsidR="00743EB5" w:rsidRPr="00E97C7B">
        <w:rPr>
          <w:rFonts w:cs="Arial"/>
        </w:rPr>
        <w:fldChar w:fldCharType="separate"/>
      </w:r>
      <w:r w:rsidR="00743EB5" w:rsidRPr="00E97C7B">
        <w:rPr>
          <w:rFonts w:cs="Arial"/>
          <w:noProof/>
        </w:rPr>
        <w:t>(Redman and Sargent 2003)</w:t>
      </w:r>
      <w:r w:rsidR="00743EB5" w:rsidRPr="00E97C7B">
        <w:rPr>
          <w:rFonts w:cs="Arial"/>
        </w:rPr>
        <w:fldChar w:fldCharType="end"/>
      </w:r>
      <w:r w:rsidRPr="00E97C7B">
        <w:rPr>
          <w:rFonts w:cs="Arial"/>
        </w:rPr>
        <w:t xml:space="preserve"> and that dysregulation of the decidua may be a key early event </w:t>
      </w:r>
      <w:r w:rsidR="00743EB5" w:rsidRPr="00E97C7B">
        <w:rPr>
          <w:rFonts w:cs="Arial"/>
        </w:rPr>
        <w:fldChar w:fldCharType="begin">
          <w:fldData xml:space="preserve">PEVuZE5vdGU+PENpdGU+PEF1dGhvcj5Gb3VuZHM8L0F1dGhvcj48WWVhcj4yMDA5PC9ZZWFyPjxS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</w:fldData>
        </w:fldChar>
      </w:r>
      <w:r w:rsidR="00743EB5" w:rsidRPr="00E97C7B">
        <w:rPr>
          <w:rFonts w:cs="Arial"/>
        </w:rPr>
        <w:instrText xml:space="preserve"> ADDIN EN.CITE </w:instrText>
      </w:r>
      <w:r w:rsidR="00743EB5" w:rsidRPr="00E97C7B">
        <w:rPr>
          <w:rFonts w:cs="Arial"/>
        </w:rPr>
        <w:fldChar w:fldCharType="begin">
          <w:fldData xml:space="preserve">PEVuZE5vdGU+PENpdGU+PEF1dGhvcj5Gb3VuZHM8L0F1dGhvcj48WWVhcj4yMDA5PC9ZZWFyPjxS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</w:fldData>
        </w:fldChar>
      </w:r>
      <w:r w:rsidR="00743EB5" w:rsidRPr="00E97C7B">
        <w:rPr>
          <w:rFonts w:cs="Arial"/>
        </w:rPr>
        <w:instrText xml:space="preserve"> ADDIN EN.CITE.DATA </w:instrText>
      </w:r>
      <w:r w:rsidR="00743EB5" w:rsidRPr="00E97C7B">
        <w:rPr>
          <w:rFonts w:cs="Arial"/>
        </w:rPr>
      </w:r>
      <w:r w:rsidR="00743EB5" w:rsidRPr="00E97C7B">
        <w:rPr>
          <w:rFonts w:cs="Arial"/>
        </w:rPr>
        <w:fldChar w:fldCharType="end"/>
      </w:r>
      <w:r w:rsidR="00743EB5" w:rsidRPr="00E97C7B">
        <w:rPr>
          <w:rFonts w:cs="Arial"/>
        </w:rPr>
      </w:r>
      <w:r w:rsidR="00743EB5" w:rsidRPr="00E97C7B">
        <w:rPr>
          <w:rFonts w:cs="Arial"/>
        </w:rPr>
        <w:fldChar w:fldCharType="separate"/>
      </w:r>
      <w:r w:rsidR="00743EB5" w:rsidRPr="00E97C7B">
        <w:rPr>
          <w:rFonts w:cs="Arial"/>
          <w:noProof/>
        </w:rPr>
        <w:t>(Founds</w:t>
      </w:r>
      <w:r w:rsidR="00743EB5" w:rsidRPr="00E97C7B">
        <w:rPr>
          <w:rFonts w:cs="Arial"/>
          <w:i/>
          <w:noProof/>
        </w:rPr>
        <w:t xml:space="preserve"> et al.</w:t>
      </w:r>
      <w:r w:rsidR="00743EB5" w:rsidRPr="00E97C7B">
        <w:rPr>
          <w:rFonts w:cs="Arial"/>
          <w:noProof/>
        </w:rPr>
        <w:t xml:space="preserve"> 2009, Rabaglino</w:t>
      </w:r>
      <w:r w:rsidR="00743EB5" w:rsidRPr="00E97C7B">
        <w:rPr>
          <w:rFonts w:cs="Arial"/>
          <w:i/>
          <w:noProof/>
        </w:rPr>
        <w:t xml:space="preserve"> et al.</w:t>
      </w:r>
      <w:r w:rsidR="00743EB5" w:rsidRPr="00E97C7B">
        <w:rPr>
          <w:rFonts w:cs="Arial"/>
          <w:noProof/>
        </w:rPr>
        <w:t xml:space="preserve"> 2015)</w:t>
      </w:r>
      <w:r w:rsidR="00743EB5" w:rsidRPr="00E97C7B">
        <w:rPr>
          <w:rFonts w:cs="Arial"/>
        </w:rPr>
        <w:fldChar w:fldCharType="end"/>
      </w:r>
      <w:r w:rsidRPr="00E97C7B">
        <w:rPr>
          <w:rFonts w:cs="Arial"/>
        </w:rPr>
        <w:t>. The overall profile of gene expression and secreted proteins produced by the immune (and other decidual) cells will be vital in determining whether there is a net pro- or anti-inflammatory balance in the tissue. It is not known whether this balance is disturbed overall in pregna</w:t>
      </w:r>
      <w:r w:rsidR="00E464EB" w:rsidRPr="00E97C7B">
        <w:rPr>
          <w:rFonts w:cs="Arial"/>
        </w:rPr>
        <w:t>ncies with poor spiral artery</w:t>
      </w:r>
      <w:r w:rsidRPr="00E97C7B">
        <w:rPr>
          <w:rFonts w:cs="Arial"/>
        </w:rPr>
        <w:t xml:space="preserve"> remodelling however we have previously shown that placental tissue from the hRI versus nRI first trimester pregnancies have differential expression of genes related to immune and inflammatory responses </w:t>
      </w:r>
      <w:r w:rsidR="00743EB5" w:rsidRPr="00E97C7B">
        <w:rPr>
          <w:rFonts w:cs="Arial"/>
        </w:rPr>
        <w:fldChar w:fldCharType="begin">
          <w:fldData xml:space="preserve">PEVuZE5vdGU+PENpdGU+PEF1dGhvcj5MZXNsaWU8L0F1dGhvcj48WWVhcj4yMDE1PC9ZZWFyPjxS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</w:fldData>
        </w:fldChar>
      </w:r>
      <w:r w:rsidR="00743EB5" w:rsidRPr="00E97C7B">
        <w:rPr>
          <w:rFonts w:cs="Arial"/>
        </w:rPr>
        <w:instrText xml:space="preserve"> ADDIN EN.CITE </w:instrText>
      </w:r>
      <w:r w:rsidR="00743EB5" w:rsidRPr="00E97C7B">
        <w:rPr>
          <w:rFonts w:cs="Arial"/>
        </w:rPr>
        <w:fldChar w:fldCharType="begin">
          <w:fldData xml:space="preserve">PEVuZE5vdGU+PENpdGU+PEF1dGhvcj5MZXNsaWU8L0F1dGhvcj48WWVhcj4yMDE1PC9ZZWFyPjxS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</w:fldData>
        </w:fldChar>
      </w:r>
      <w:r w:rsidR="00743EB5" w:rsidRPr="00E97C7B">
        <w:rPr>
          <w:rFonts w:cs="Arial"/>
        </w:rPr>
        <w:instrText xml:space="preserve"> ADDIN EN.CITE.DATA </w:instrText>
      </w:r>
      <w:r w:rsidR="00743EB5" w:rsidRPr="00E97C7B">
        <w:rPr>
          <w:rFonts w:cs="Arial"/>
        </w:rPr>
      </w:r>
      <w:r w:rsidR="00743EB5" w:rsidRPr="00E97C7B">
        <w:rPr>
          <w:rFonts w:cs="Arial"/>
        </w:rPr>
        <w:fldChar w:fldCharType="end"/>
      </w:r>
      <w:r w:rsidR="00743EB5" w:rsidRPr="00E97C7B">
        <w:rPr>
          <w:rFonts w:cs="Arial"/>
        </w:rPr>
      </w:r>
      <w:r w:rsidR="00743EB5" w:rsidRPr="00E97C7B">
        <w:rPr>
          <w:rFonts w:cs="Arial"/>
        </w:rPr>
        <w:fldChar w:fldCharType="separate"/>
      </w:r>
      <w:r w:rsidR="00743EB5" w:rsidRPr="00E97C7B">
        <w:rPr>
          <w:rFonts w:cs="Arial"/>
          <w:noProof/>
        </w:rPr>
        <w:t>(Leslie</w:t>
      </w:r>
      <w:r w:rsidR="00743EB5" w:rsidRPr="00E97C7B">
        <w:rPr>
          <w:rFonts w:cs="Arial"/>
          <w:i/>
          <w:noProof/>
        </w:rPr>
        <w:t xml:space="preserve"> et al.</w:t>
      </w:r>
      <w:r w:rsidR="00743EB5" w:rsidRPr="00E97C7B">
        <w:rPr>
          <w:rFonts w:cs="Arial"/>
          <w:noProof/>
        </w:rPr>
        <w:t xml:space="preserve"> 2015)</w:t>
      </w:r>
      <w:r w:rsidR="00743EB5" w:rsidRPr="00E97C7B">
        <w:rPr>
          <w:rFonts w:cs="Arial"/>
        </w:rPr>
        <w:fldChar w:fldCharType="end"/>
      </w:r>
      <w:r w:rsidRPr="00E97C7B">
        <w:rPr>
          <w:rFonts w:cs="Arial"/>
        </w:rPr>
        <w:t xml:space="preserve">. </w:t>
      </w:r>
    </w:p>
    <w:p w14:paraId="38C38A80" w14:textId="77777777" w:rsidR="00C07584" w:rsidRPr="00E97C7B" w:rsidRDefault="007F2F82" w:rsidP="00C07584">
      <w:pPr>
        <w:rPr>
          <w:rFonts w:cs="Arial"/>
          <w:b/>
        </w:rPr>
      </w:pPr>
      <w:r w:rsidRPr="00E97C7B">
        <w:rPr>
          <w:rFonts w:cs="Arial"/>
          <w:b/>
        </w:rPr>
        <w:t>Does</w:t>
      </w:r>
      <w:r w:rsidR="00C07584" w:rsidRPr="00E97C7B">
        <w:rPr>
          <w:rFonts w:cs="Arial"/>
          <w:b/>
        </w:rPr>
        <w:t xml:space="preserve"> immune cell regulation of placentation an</w:t>
      </w:r>
      <w:r w:rsidRPr="00E97C7B">
        <w:rPr>
          <w:rFonts w:cs="Arial"/>
          <w:b/>
        </w:rPr>
        <w:t>d vascular remodelling differ between</w:t>
      </w:r>
      <w:r w:rsidR="00C07584" w:rsidRPr="00E97C7B">
        <w:rPr>
          <w:rFonts w:cs="Arial"/>
          <w:b/>
        </w:rPr>
        <w:t xml:space="preserve"> </w:t>
      </w:r>
      <w:r w:rsidR="00E464EB" w:rsidRPr="00E97C7B">
        <w:rPr>
          <w:rFonts w:cs="Arial"/>
          <w:b/>
        </w:rPr>
        <w:t>pregnancies with normal and impaired spiral artery</w:t>
      </w:r>
      <w:r w:rsidR="00C07584" w:rsidRPr="00E97C7B">
        <w:rPr>
          <w:rFonts w:cs="Arial"/>
          <w:b/>
        </w:rPr>
        <w:t xml:space="preserve"> remodelling?</w:t>
      </w:r>
    </w:p>
    <w:p w14:paraId="40A5350E" w14:textId="08D631FC" w:rsidR="00AE5DDD" w:rsidRPr="00E97C7B" w:rsidRDefault="00E464EB" w:rsidP="007F2F82">
      <w:pPr>
        <w:jc w:val="both"/>
        <w:rPr>
          <w:rFonts w:cs="Arial"/>
        </w:rPr>
      </w:pPr>
      <w:r w:rsidRPr="00E97C7B">
        <w:rPr>
          <w:rFonts w:cs="Arial"/>
        </w:rPr>
        <w:t>Spiral artery</w:t>
      </w:r>
      <w:r w:rsidR="00C07584" w:rsidRPr="00E97C7B">
        <w:rPr>
          <w:rFonts w:cs="Arial"/>
        </w:rPr>
        <w:t xml:space="preserve"> remodelling is complex and involves different processes occurring in a finely orchestrated manner. Failure of one or more of these processes could result in poor remodelling. Decidual immune cells are present at the time that trophoblast invasion/vessel remodelling is taking place and are located where they could be actively regulating these processes, as well as each other </w:t>
      </w:r>
      <w:r w:rsidR="00743EB5" w:rsidRPr="00E97C7B">
        <w:rPr>
          <w:rFonts w:cs="Arial"/>
        </w:rPr>
        <w:fldChar w:fldCharType="begin"/>
      </w:r>
      <w:r w:rsidR="00743EB5" w:rsidRPr="00E97C7B">
        <w:rPr>
          <w:rFonts w:cs="Arial"/>
        </w:rPr>
        <w:instrText xml:space="preserve"> ADDIN EN.CITE &lt;EndNote&gt;&lt;Cite&gt;&lt;Author&gt;Wallace&lt;/Author&gt;&lt;Year&gt;2012&lt;/Year&gt;&lt;RecNum&gt;1953&lt;/RecNum&gt;&lt;DisplayText&gt;(Wallace&lt;style face="italic"&gt; et al.&lt;/style&gt; 2012)&lt;/DisplayText&gt;&lt;record&gt;&lt;rec-number&gt;1953&lt;/rec-number&gt;&lt;foreign-keys&gt;&lt;key app="EN" db-id="292v5ws55fw5wye0sxo5fs50eae9s5vxxtf5" timestamp="1453297582"&gt;1953&lt;/key&gt;&lt;/foreign-keys&gt;&lt;ref-type name="Journal Article"&gt;17&lt;/ref-type&gt;&lt;contributors&gt;&lt;authors&gt;&lt;author&gt;Wallace, A. E.&lt;/author&gt;&lt;author&gt;Fraser, R.&lt;/author&gt;&lt;author&gt;Cartwright, J. E.&lt;/author&gt;&lt;/authors&gt;&lt;/contributors&gt;&lt;auth-address&gt;Reproductive and Cardiovascular Disease Research Group, Division of Biomedical Sciences, St George&amp;apos;s University of London, London, UK. awallace@sgul.ac.uk&lt;/auth-address&gt;&lt;titles&gt;&lt;title&gt;Extravillous trophoblast and decidual natural killer cells: a remodelling partnership&lt;/title&gt;&lt;secondary-title&gt;Hum Reprod Update&lt;/secondary-title&gt;&lt;alt-title&gt;Human reproduction update&lt;/alt-title&gt;&lt;/titles&gt;&lt;periodical&gt;&lt;full-title&gt;Hum Reprod Update&lt;/full-title&gt;&lt;/periodical&gt;&lt;pages&gt;458-71&lt;/pages&gt;&lt;volume&gt;18&lt;/volume&gt;&lt;number&gt;4&lt;/number&gt;&lt;edition&gt;2012/04/24&lt;/edition&gt;&lt;keywords&gt;&lt;keyword&gt;Cell Differentiation&lt;/keyword&gt;&lt;keyword&gt;Decidua/*blood supply/*cytology&lt;/keyword&gt;&lt;keyword&gt;Epithelial-Mesenchymal Transition&lt;/keyword&gt;&lt;keyword&gt;Female&lt;/keyword&gt;&lt;keyword&gt;Humans&lt;/keyword&gt;&lt;keyword&gt;Killer Cells, Natural/*physiology&lt;/keyword&gt;&lt;keyword&gt;Pregnancy&lt;/keyword&gt;&lt;keyword&gt;Trophoblasts/*physiology&lt;/keyword&gt;&lt;keyword&gt;Uterine Artery/*physiology&lt;/keyword&gt;&lt;/keywords&gt;&lt;dates&gt;&lt;year&gt;2012&lt;/year&gt;&lt;pub-dates&gt;&lt;date&gt;Jul&lt;/date&gt;&lt;/pub-dates&gt;&lt;/dates&gt;&lt;isbn&gt;1355-4786&lt;/isbn&gt;&lt;accession-num&gt;22523109&lt;/accession-num&gt;&lt;urls&gt;&lt;related-urls&gt;&lt;url&gt;http://humupd.oxfordjournals.org/content/18/4/458.full.pdf&lt;/url&gt;&lt;/related-urls&gt;&lt;/urls&gt;&lt;custom2&gt;Pmc3373213&lt;/custom2&gt;&lt;electronic-resource-num&gt;10.1093/humupd/dms015&lt;/electronic-resource-num&gt;&lt;remote-database-provider&gt;NLM&lt;/remote-database-provider&gt;&lt;language&gt;eng&lt;/language&gt;&lt;/record&gt;&lt;/Cite&gt;&lt;/EndNote&gt;</w:instrText>
      </w:r>
      <w:r w:rsidR="00743EB5" w:rsidRPr="00E97C7B">
        <w:rPr>
          <w:rFonts w:cs="Arial"/>
        </w:rPr>
        <w:fldChar w:fldCharType="separate"/>
      </w:r>
      <w:r w:rsidR="00743EB5" w:rsidRPr="00E97C7B">
        <w:rPr>
          <w:rFonts w:cs="Arial"/>
          <w:noProof/>
        </w:rPr>
        <w:t>(Wallace</w:t>
      </w:r>
      <w:r w:rsidR="00743EB5" w:rsidRPr="00E97C7B">
        <w:rPr>
          <w:rFonts w:cs="Arial"/>
          <w:i/>
          <w:noProof/>
        </w:rPr>
        <w:t xml:space="preserve"> et al.</w:t>
      </w:r>
      <w:r w:rsidR="00743EB5" w:rsidRPr="00E97C7B">
        <w:rPr>
          <w:rFonts w:cs="Arial"/>
          <w:noProof/>
        </w:rPr>
        <w:t xml:space="preserve"> 2012)</w:t>
      </w:r>
      <w:r w:rsidR="00743EB5" w:rsidRPr="00E97C7B">
        <w:rPr>
          <w:rFonts w:cs="Arial"/>
        </w:rPr>
        <w:fldChar w:fldCharType="end"/>
      </w:r>
      <w:r w:rsidR="00C07584" w:rsidRPr="00E97C7B">
        <w:rPr>
          <w:rFonts w:cs="Arial"/>
        </w:rPr>
        <w:t xml:space="preserve">. </w:t>
      </w:r>
    </w:p>
    <w:p w14:paraId="1CF12AC9" w14:textId="061D24A6" w:rsidR="00FA5C87" w:rsidRPr="00E97C7B" w:rsidRDefault="00C07584" w:rsidP="0015461D">
      <w:pPr>
        <w:jc w:val="both"/>
        <w:rPr>
          <w:rFonts w:cs="Arial"/>
        </w:rPr>
      </w:pPr>
      <w:r w:rsidRPr="00E97C7B">
        <w:rPr>
          <w:rFonts w:cs="Arial"/>
        </w:rPr>
        <w:t xml:space="preserve">Trophoblast invasion of the decidua is dependent on them remaining resistant to signals detrimental to their survival. We have identified differences between our patient groups in how NK cells control trophoblast behaviour </w:t>
      </w:r>
      <w:r w:rsidR="00743EB5" w:rsidRPr="00E97C7B">
        <w:rPr>
          <w:rFonts w:cs="Arial"/>
        </w:rPr>
        <w:fldChar w:fldCharType="begin">
          <w:fldData xml:space="preserve">PEVuZE5vdGU+PENpdGU+PEF1dGhvcj5XYWxsYWNlPC9BdXRob3I+PFllYXI+MjAxNDwvWWVhcj48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</w:fldData>
        </w:fldChar>
      </w:r>
      <w:r w:rsidR="00743EB5" w:rsidRPr="00E97C7B">
        <w:rPr>
          <w:rFonts w:cs="Arial"/>
        </w:rPr>
        <w:instrText xml:space="preserve"> ADDIN EN.CITE </w:instrText>
      </w:r>
      <w:r w:rsidR="00743EB5" w:rsidRPr="00E97C7B">
        <w:rPr>
          <w:rFonts w:cs="Arial"/>
        </w:rPr>
        <w:fldChar w:fldCharType="begin">
          <w:fldData xml:space="preserve">PEVuZE5vdGU+PENpdGU+PEF1dGhvcj5XYWxsYWNlPC9BdXRob3I+PFllYXI+MjAxNDwvWWVhcj48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</w:fldData>
        </w:fldChar>
      </w:r>
      <w:r w:rsidR="00743EB5" w:rsidRPr="00E97C7B">
        <w:rPr>
          <w:rFonts w:cs="Arial"/>
        </w:rPr>
        <w:instrText xml:space="preserve"> ADDIN EN.CITE.DATA </w:instrText>
      </w:r>
      <w:r w:rsidR="00743EB5" w:rsidRPr="00E97C7B">
        <w:rPr>
          <w:rFonts w:cs="Arial"/>
        </w:rPr>
      </w:r>
      <w:r w:rsidR="00743EB5" w:rsidRPr="00E97C7B">
        <w:rPr>
          <w:rFonts w:cs="Arial"/>
        </w:rPr>
        <w:fldChar w:fldCharType="end"/>
      </w:r>
      <w:r w:rsidR="00743EB5" w:rsidRPr="00E97C7B">
        <w:rPr>
          <w:rFonts w:cs="Arial"/>
        </w:rPr>
      </w:r>
      <w:r w:rsidR="00743EB5" w:rsidRPr="00E97C7B">
        <w:rPr>
          <w:rFonts w:cs="Arial"/>
        </w:rPr>
        <w:fldChar w:fldCharType="separate"/>
      </w:r>
      <w:r w:rsidR="00743EB5" w:rsidRPr="00E97C7B">
        <w:rPr>
          <w:rFonts w:cs="Arial"/>
          <w:noProof/>
        </w:rPr>
        <w:t>(Wallace</w:t>
      </w:r>
      <w:r w:rsidR="00743EB5" w:rsidRPr="00E97C7B">
        <w:rPr>
          <w:rFonts w:cs="Arial"/>
          <w:i/>
          <w:noProof/>
        </w:rPr>
        <w:t xml:space="preserve"> et al.</w:t>
      </w:r>
      <w:r w:rsidR="00743EB5" w:rsidRPr="00E97C7B">
        <w:rPr>
          <w:rFonts w:cs="Arial"/>
          <w:noProof/>
        </w:rPr>
        <w:t xml:space="preserve"> 2013b, Wallace</w:t>
      </w:r>
      <w:r w:rsidR="00743EB5" w:rsidRPr="00E97C7B">
        <w:rPr>
          <w:rFonts w:cs="Arial"/>
          <w:i/>
          <w:noProof/>
        </w:rPr>
        <w:t xml:space="preserve"> et al.</w:t>
      </w:r>
      <w:r w:rsidR="00743EB5" w:rsidRPr="00E97C7B">
        <w:rPr>
          <w:rFonts w:cs="Arial"/>
          <w:noProof/>
        </w:rPr>
        <w:t xml:space="preserve"> 2014, Wallace</w:t>
      </w:r>
      <w:r w:rsidR="00743EB5" w:rsidRPr="00E97C7B">
        <w:rPr>
          <w:rFonts w:cs="Arial"/>
          <w:i/>
          <w:noProof/>
        </w:rPr>
        <w:t xml:space="preserve"> et al.</w:t>
      </w:r>
      <w:r w:rsidR="00743EB5" w:rsidRPr="00E97C7B">
        <w:rPr>
          <w:rFonts w:cs="Arial"/>
          <w:noProof/>
        </w:rPr>
        <w:t xml:space="preserve"> 2015)</w:t>
      </w:r>
      <w:r w:rsidR="00743EB5" w:rsidRPr="00E97C7B">
        <w:rPr>
          <w:rFonts w:cs="Arial"/>
        </w:rPr>
        <w:fldChar w:fldCharType="end"/>
      </w:r>
      <w:r w:rsidRPr="00E97C7B">
        <w:rPr>
          <w:rFonts w:cs="Arial"/>
        </w:rPr>
        <w:t xml:space="preserve">. For example, </w:t>
      </w:r>
      <w:r w:rsidR="00BE780F" w:rsidRPr="00E97C7B">
        <w:rPr>
          <w:rFonts w:cs="Arial"/>
        </w:rPr>
        <w:t>u</w:t>
      </w:r>
      <w:r w:rsidR="000C647B" w:rsidRPr="00E97C7B">
        <w:rPr>
          <w:rFonts w:cs="Arial"/>
        </w:rPr>
        <w:t>sing</w:t>
      </w:r>
      <w:r w:rsidR="00BE780F" w:rsidRPr="00E97C7B">
        <w:rPr>
          <w:rFonts w:cs="Arial"/>
        </w:rPr>
        <w:t xml:space="preserve"> well characterised models of trophoblast function (2D/3D culture of EVT lines </w:t>
      </w:r>
      <w:r w:rsidR="00743EB5" w:rsidRPr="00E97C7B">
        <w:rPr>
          <w:rFonts w:cs="Arial"/>
        </w:rPr>
        <w:fldChar w:fldCharType="begin">
          <w:fldData xml:space="preserve">PEVuZE5vdGU+PENpdGU+PEF1dGhvcj5LZW9naDwvQXV0aG9yPjxZZWFyPjIwMDc8L1llYXI+PFJl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</w:fldData>
        </w:fldChar>
      </w:r>
      <w:r w:rsidR="00743EB5" w:rsidRPr="00E97C7B">
        <w:rPr>
          <w:rFonts w:cs="Arial"/>
        </w:rPr>
        <w:instrText xml:space="preserve"> ADDIN EN.CITE </w:instrText>
      </w:r>
      <w:r w:rsidR="00743EB5" w:rsidRPr="00E97C7B">
        <w:rPr>
          <w:rFonts w:cs="Arial"/>
        </w:rPr>
        <w:fldChar w:fldCharType="begin">
          <w:fldData xml:space="preserve">PEVuZE5vdGU+PENpdGU+PEF1dGhvcj5LZW9naDwvQXV0aG9yPjxZZWFyPjIwMDc8L1llYXI+PFJl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</w:fldData>
        </w:fldChar>
      </w:r>
      <w:r w:rsidR="00743EB5" w:rsidRPr="00E97C7B">
        <w:rPr>
          <w:rFonts w:cs="Arial"/>
        </w:rPr>
        <w:instrText xml:space="preserve"> ADDIN EN.CITE.DATA </w:instrText>
      </w:r>
      <w:r w:rsidR="00743EB5" w:rsidRPr="00E97C7B">
        <w:rPr>
          <w:rFonts w:cs="Arial"/>
        </w:rPr>
      </w:r>
      <w:r w:rsidR="00743EB5" w:rsidRPr="00E97C7B">
        <w:rPr>
          <w:rFonts w:cs="Arial"/>
        </w:rPr>
        <w:fldChar w:fldCharType="end"/>
      </w:r>
      <w:r w:rsidR="00743EB5" w:rsidRPr="00E97C7B">
        <w:rPr>
          <w:rFonts w:cs="Arial"/>
        </w:rPr>
      </w:r>
      <w:r w:rsidR="00743EB5" w:rsidRPr="00E97C7B">
        <w:rPr>
          <w:rFonts w:cs="Arial"/>
        </w:rPr>
        <w:fldChar w:fldCharType="separate"/>
      </w:r>
      <w:r w:rsidR="00743EB5" w:rsidRPr="00E97C7B">
        <w:rPr>
          <w:rFonts w:cs="Arial"/>
          <w:noProof/>
        </w:rPr>
        <w:t>(Keogh</w:t>
      </w:r>
      <w:r w:rsidR="00743EB5" w:rsidRPr="00E97C7B">
        <w:rPr>
          <w:rFonts w:cs="Arial"/>
          <w:i/>
          <w:noProof/>
        </w:rPr>
        <w:t xml:space="preserve"> et al.</w:t>
      </w:r>
      <w:r w:rsidR="00743EB5" w:rsidRPr="00E97C7B">
        <w:rPr>
          <w:rFonts w:cs="Arial"/>
          <w:noProof/>
        </w:rPr>
        <w:t xml:space="preserve"> 2007)</w:t>
      </w:r>
      <w:r w:rsidR="00743EB5" w:rsidRPr="00E97C7B">
        <w:rPr>
          <w:rFonts w:cs="Arial"/>
        </w:rPr>
        <w:fldChar w:fldCharType="end"/>
      </w:r>
      <w:r w:rsidR="00BE780F" w:rsidRPr="00E97C7B">
        <w:rPr>
          <w:rFonts w:cs="Arial"/>
        </w:rPr>
        <w:t xml:space="preserve"> and primary EVT explant cultures </w:t>
      </w:r>
      <w:r w:rsidR="00743EB5" w:rsidRPr="00E97C7B">
        <w:rPr>
          <w:rFonts w:cs="Arial"/>
        </w:rPr>
        <w:fldChar w:fldCharType="begin">
          <w:fldData xml:space="preserve">PEVuZE5vdGU+PENpdGU+PEF1dGhvcj5XaGl0bGV5PC9BdXRob3I+PFllYXI+MjAwNzwvWWVhcj48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</w:fldData>
        </w:fldChar>
      </w:r>
      <w:r w:rsidR="00743EB5" w:rsidRPr="00E97C7B">
        <w:rPr>
          <w:rFonts w:cs="Arial"/>
        </w:rPr>
        <w:instrText xml:space="preserve"> ADDIN EN.CITE </w:instrText>
      </w:r>
      <w:r w:rsidR="00743EB5" w:rsidRPr="00E97C7B">
        <w:rPr>
          <w:rFonts w:cs="Arial"/>
        </w:rPr>
        <w:fldChar w:fldCharType="begin">
          <w:fldData xml:space="preserve">PEVuZE5vdGU+PENpdGU+PEF1dGhvcj5XaGl0bGV5PC9BdXRob3I+PFllYXI+MjAwNzwvWWVhcj48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</w:fldData>
        </w:fldChar>
      </w:r>
      <w:r w:rsidR="00743EB5" w:rsidRPr="00E97C7B">
        <w:rPr>
          <w:rFonts w:cs="Arial"/>
        </w:rPr>
        <w:instrText xml:space="preserve"> ADDIN EN.CITE.DATA </w:instrText>
      </w:r>
      <w:r w:rsidR="00743EB5" w:rsidRPr="00E97C7B">
        <w:rPr>
          <w:rFonts w:cs="Arial"/>
        </w:rPr>
      </w:r>
      <w:r w:rsidR="00743EB5" w:rsidRPr="00E97C7B">
        <w:rPr>
          <w:rFonts w:cs="Arial"/>
        </w:rPr>
        <w:fldChar w:fldCharType="end"/>
      </w:r>
      <w:r w:rsidR="00743EB5" w:rsidRPr="00E97C7B">
        <w:rPr>
          <w:rFonts w:cs="Arial"/>
        </w:rPr>
      </w:r>
      <w:r w:rsidR="00743EB5" w:rsidRPr="00E97C7B">
        <w:rPr>
          <w:rFonts w:cs="Arial"/>
        </w:rPr>
        <w:fldChar w:fldCharType="separate"/>
      </w:r>
      <w:r w:rsidR="00743EB5" w:rsidRPr="00E97C7B">
        <w:rPr>
          <w:rFonts w:cs="Arial"/>
          <w:noProof/>
        </w:rPr>
        <w:t>(Whitley</w:t>
      </w:r>
      <w:r w:rsidR="00743EB5" w:rsidRPr="00E97C7B">
        <w:rPr>
          <w:rFonts w:cs="Arial"/>
          <w:i/>
          <w:noProof/>
        </w:rPr>
        <w:t xml:space="preserve"> et al.</w:t>
      </w:r>
      <w:r w:rsidR="00743EB5" w:rsidRPr="00E97C7B">
        <w:rPr>
          <w:rFonts w:cs="Arial"/>
          <w:noProof/>
        </w:rPr>
        <w:t xml:space="preserve"> 2007, Wallace</w:t>
      </w:r>
      <w:r w:rsidR="00743EB5" w:rsidRPr="00E97C7B">
        <w:rPr>
          <w:rFonts w:cs="Arial"/>
          <w:i/>
          <w:noProof/>
        </w:rPr>
        <w:t xml:space="preserve"> et al.</w:t>
      </w:r>
      <w:r w:rsidR="00743EB5" w:rsidRPr="00E97C7B">
        <w:rPr>
          <w:rFonts w:cs="Arial"/>
          <w:noProof/>
        </w:rPr>
        <w:t xml:space="preserve"> 2013b)</w:t>
      </w:r>
      <w:r w:rsidR="00743EB5" w:rsidRPr="00E97C7B">
        <w:rPr>
          <w:rFonts w:cs="Arial"/>
        </w:rPr>
        <w:fldChar w:fldCharType="end"/>
      </w:r>
      <w:r w:rsidR="00BE780F" w:rsidRPr="00E97C7B">
        <w:rPr>
          <w:rFonts w:cs="Arial"/>
        </w:rPr>
        <w:t xml:space="preserve">), we have shown that </w:t>
      </w:r>
      <w:r w:rsidRPr="00E97C7B">
        <w:rPr>
          <w:rFonts w:cs="Arial"/>
        </w:rPr>
        <w:t xml:space="preserve">dNK cells from nRI pregnancies promote more trophoblast motility, chemotaxis and invasion than those from hRI pregnancies </w:t>
      </w:r>
      <w:r w:rsidR="00743EB5" w:rsidRPr="00E97C7B">
        <w:rPr>
          <w:rFonts w:cs="Arial"/>
        </w:rPr>
        <w:fldChar w:fldCharType="begin">
          <w:fldData xml:space="preserve">PEVuZE5vdGU+PENpdGU+PEF1dGhvcj5XYWxsYWNlPC9BdXRob3I+PFllYXI+MjAxMzwvWWVhcj48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</w:fldData>
        </w:fldChar>
      </w:r>
      <w:r w:rsidR="00743EB5" w:rsidRPr="00E97C7B">
        <w:rPr>
          <w:rFonts w:cs="Arial"/>
        </w:rPr>
        <w:instrText xml:space="preserve"> ADDIN EN.CITE </w:instrText>
      </w:r>
      <w:r w:rsidR="00743EB5" w:rsidRPr="00E97C7B">
        <w:rPr>
          <w:rFonts w:cs="Arial"/>
        </w:rPr>
        <w:fldChar w:fldCharType="begin">
          <w:fldData xml:space="preserve">PEVuZE5vdGU+PENpdGU+PEF1dGhvcj5XYWxsYWNlPC9BdXRob3I+PFllYXI+MjAxMzwvWWVhcj48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</w:fldData>
        </w:fldChar>
      </w:r>
      <w:r w:rsidR="00743EB5" w:rsidRPr="00E97C7B">
        <w:rPr>
          <w:rFonts w:cs="Arial"/>
        </w:rPr>
        <w:instrText xml:space="preserve"> ADDIN EN.CITE.DATA </w:instrText>
      </w:r>
      <w:r w:rsidR="00743EB5" w:rsidRPr="00E97C7B">
        <w:rPr>
          <w:rFonts w:cs="Arial"/>
        </w:rPr>
      </w:r>
      <w:r w:rsidR="00743EB5" w:rsidRPr="00E97C7B">
        <w:rPr>
          <w:rFonts w:cs="Arial"/>
        </w:rPr>
        <w:fldChar w:fldCharType="end"/>
      </w:r>
      <w:r w:rsidR="00743EB5" w:rsidRPr="00E97C7B">
        <w:rPr>
          <w:rFonts w:cs="Arial"/>
        </w:rPr>
      </w:r>
      <w:r w:rsidR="00743EB5" w:rsidRPr="00E97C7B">
        <w:rPr>
          <w:rFonts w:cs="Arial"/>
        </w:rPr>
        <w:fldChar w:fldCharType="separate"/>
      </w:r>
      <w:r w:rsidR="00743EB5" w:rsidRPr="00E97C7B">
        <w:rPr>
          <w:rFonts w:cs="Arial"/>
          <w:noProof/>
        </w:rPr>
        <w:t>(Wallace</w:t>
      </w:r>
      <w:r w:rsidR="00743EB5" w:rsidRPr="00E97C7B">
        <w:rPr>
          <w:rFonts w:cs="Arial"/>
          <w:i/>
          <w:noProof/>
        </w:rPr>
        <w:t xml:space="preserve"> et al.</w:t>
      </w:r>
      <w:r w:rsidR="00743EB5" w:rsidRPr="00E97C7B">
        <w:rPr>
          <w:rFonts w:cs="Arial"/>
          <w:noProof/>
        </w:rPr>
        <w:t xml:space="preserve"> 2013b)</w:t>
      </w:r>
      <w:r w:rsidR="00743EB5" w:rsidRPr="00E97C7B">
        <w:rPr>
          <w:rFonts w:cs="Arial"/>
        </w:rPr>
        <w:fldChar w:fldCharType="end"/>
      </w:r>
      <w:r w:rsidRPr="00E97C7B">
        <w:rPr>
          <w:rFonts w:cs="Arial"/>
        </w:rPr>
        <w:t xml:space="preserve">. </w:t>
      </w:r>
      <w:r w:rsidR="000C647B" w:rsidRPr="00E97C7B">
        <w:rPr>
          <w:rFonts w:cs="Arial"/>
        </w:rPr>
        <w:t>Additionally</w:t>
      </w:r>
      <w:r w:rsidR="00807137" w:rsidRPr="00E97C7B">
        <w:rPr>
          <w:rFonts w:cs="Arial"/>
        </w:rPr>
        <w:t>,</w:t>
      </w:r>
      <w:r w:rsidR="000C647B" w:rsidRPr="00E97C7B">
        <w:rPr>
          <w:rFonts w:cs="Arial"/>
        </w:rPr>
        <w:t xml:space="preserve"> we demonstrated that dNK-induced trophoblast chemotaxis and invasion is dependent on ERK1/2 and </w:t>
      </w:r>
      <w:proofErr w:type="spellStart"/>
      <w:r w:rsidR="000C647B" w:rsidRPr="00E97C7B">
        <w:rPr>
          <w:rFonts w:cs="Arial"/>
        </w:rPr>
        <w:t>Akt</w:t>
      </w:r>
      <w:proofErr w:type="spellEnd"/>
      <w:r w:rsidR="000C647B" w:rsidRPr="00E97C7B">
        <w:rPr>
          <w:rFonts w:cs="Arial"/>
        </w:rPr>
        <w:t xml:space="preserve"> signalling, and that the dNK from the pregnancies with impaired remodelling are less able to activate these pathways </w:t>
      </w:r>
      <w:r w:rsidR="00743EB5" w:rsidRPr="00E97C7B">
        <w:rPr>
          <w:rFonts w:cs="Arial"/>
        </w:rPr>
        <w:fldChar w:fldCharType="begin">
          <w:fldData xml:space="preserve">PEVuZE5vdGU+PENpdGU+PEF1dGhvcj5XYWxsYWNlPC9BdXRob3I+PFllYXI+MjAxMzwvWWVhcj48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</w:fldData>
        </w:fldChar>
      </w:r>
      <w:r w:rsidR="00743EB5" w:rsidRPr="00E97C7B">
        <w:rPr>
          <w:rFonts w:cs="Arial"/>
        </w:rPr>
        <w:instrText xml:space="preserve"> ADDIN EN.CITE </w:instrText>
      </w:r>
      <w:r w:rsidR="00743EB5" w:rsidRPr="00E97C7B">
        <w:rPr>
          <w:rFonts w:cs="Arial"/>
        </w:rPr>
        <w:fldChar w:fldCharType="begin">
          <w:fldData xml:space="preserve">PEVuZE5vdGU+PENpdGU+PEF1dGhvcj5XYWxsYWNlPC9BdXRob3I+PFllYXI+MjAxMzwvWWVhcj48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</w:fldData>
        </w:fldChar>
      </w:r>
      <w:r w:rsidR="00743EB5" w:rsidRPr="00E97C7B">
        <w:rPr>
          <w:rFonts w:cs="Arial"/>
        </w:rPr>
        <w:instrText xml:space="preserve"> ADDIN EN.CITE.DATA </w:instrText>
      </w:r>
      <w:r w:rsidR="00743EB5" w:rsidRPr="00E97C7B">
        <w:rPr>
          <w:rFonts w:cs="Arial"/>
        </w:rPr>
      </w:r>
      <w:r w:rsidR="00743EB5" w:rsidRPr="00E97C7B">
        <w:rPr>
          <w:rFonts w:cs="Arial"/>
        </w:rPr>
        <w:fldChar w:fldCharType="end"/>
      </w:r>
      <w:r w:rsidR="00743EB5" w:rsidRPr="00E97C7B">
        <w:rPr>
          <w:rFonts w:cs="Arial"/>
        </w:rPr>
      </w:r>
      <w:r w:rsidR="00743EB5" w:rsidRPr="00E97C7B">
        <w:rPr>
          <w:rFonts w:cs="Arial"/>
        </w:rPr>
        <w:fldChar w:fldCharType="separate"/>
      </w:r>
      <w:r w:rsidR="00743EB5" w:rsidRPr="00E97C7B">
        <w:rPr>
          <w:rFonts w:cs="Arial"/>
          <w:noProof/>
        </w:rPr>
        <w:t>(Wallace</w:t>
      </w:r>
      <w:r w:rsidR="00743EB5" w:rsidRPr="00E97C7B">
        <w:rPr>
          <w:rFonts w:cs="Arial"/>
          <w:i/>
          <w:noProof/>
        </w:rPr>
        <w:t xml:space="preserve"> et </w:t>
      </w:r>
      <w:r w:rsidR="00743EB5" w:rsidRPr="00E97C7B">
        <w:rPr>
          <w:rFonts w:cs="Arial"/>
          <w:i/>
          <w:noProof/>
        </w:rPr>
        <w:lastRenderedPageBreak/>
        <w:t>al.</w:t>
      </w:r>
      <w:r w:rsidR="00743EB5" w:rsidRPr="00E97C7B">
        <w:rPr>
          <w:rFonts w:cs="Arial"/>
          <w:noProof/>
        </w:rPr>
        <w:t xml:space="preserve"> 2013b)</w:t>
      </w:r>
      <w:r w:rsidR="00743EB5" w:rsidRPr="00E97C7B">
        <w:rPr>
          <w:rFonts w:cs="Arial"/>
        </w:rPr>
        <w:fldChar w:fldCharType="end"/>
      </w:r>
      <w:r w:rsidR="000C647B" w:rsidRPr="00E97C7B">
        <w:rPr>
          <w:rFonts w:cs="Arial"/>
        </w:rPr>
        <w:t xml:space="preserve">. </w:t>
      </w:r>
      <w:r w:rsidRPr="00E97C7B">
        <w:rPr>
          <w:rFonts w:cs="Arial"/>
        </w:rPr>
        <w:t xml:space="preserve">Although dNK have cytotoxic capacity, they do not cause trophoblast death </w:t>
      </w:r>
      <w:r w:rsidR="00743EB5" w:rsidRPr="00E97C7B">
        <w:rPr>
          <w:rFonts w:cs="Arial"/>
        </w:rPr>
        <w:fldChar w:fldCharType="begin"/>
      </w:r>
      <w:r w:rsidR="00743EB5" w:rsidRPr="00E97C7B">
        <w:rPr>
          <w:rFonts w:cs="Arial"/>
        </w:rPr>
        <w:instrText xml:space="preserve"> ADDIN EN.CITE &lt;EndNote&gt;&lt;Cite&gt;&lt;Author&gt;Kopcow&lt;/Author&gt;&lt;Year&gt;2005&lt;/Year&gt;&lt;RecNum&gt;1663&lt;/RecNum&gt;&lt;DisplayText&gt;(Kopcow&lt;style face="italic"&gt; et al.&lt;/style&gt; 2005)&lt;/DisplayText&gt;&lt;record&gt;&lt;rec-number&gt;1663&lt;/rec-number&gt;&lt;foreign-keys&gt;&lt;key app="EN" db-id="292v5ws55fw5wye0sxo5fs50eae9s5vxxtf5" timestamp="0"&gt;1663&lt;/key&gt;&lt;/foreign-keys&gt;&lt;ref-type name="Journal Article"&gt;17&lt;/ref-type&gt;&lt;contributors&gt;&lt;authors&gt;&lt;author&gt;Kopcow, H. D.&lt;/author&gt;&lt;author&gt;Allan, D. S.&lt;/author&gt;&lt;author&gt;Chen, X.&lt;/author&gt;&lt;author&gt;Rybalov, B.&lt;/author&gt;&lt;author&gt;Andzelm, M. M.&lt;/author&gt;&lt;author&gt;Ge, B.&lt;/author&gt;&lt;author&gt;Strominger, J. L.&lt;/author&gt;&lt;/authors&gt;&lt;/contributors&gt;&lt;auth-address&gt;Department of Molecular and Cellular Biology, Harvard University, Cambridge, MA 02138, USA. hkopcow@fas.harvard.edu&lt;/auth-address&gt;&lt;titles&gt;&lt;title&gt;Human decidual NK cells form immature activating synapses and are not cytotoxic&lt;/title&gt;&lt;secondary-title&gt;Proc Natl Acad Sci U S A&lt;/secondary-title&gt;&lt;/titles&gt;&lt;periodical&gt;&lt;full-title&gt;Proc Natl Acad Sci U S A&lt;/full-title&gt;&lt;/periodical&gt;&lt;pages&gt;15563-8&lt;/pages&gt;&lt;volume&gt;102&lt;/volume&gt;&lt;number&gt;43&lt;/number&gt;&lt;edition&gt;2005/10/19&lt;/edition&gt;&lt;keywords&gt;&lt;keyword&gt;Cell Communication&lt;/keyword&gt;&lt;keyword&gt;Cell Polarity&lt;/keyword&gt;&lt;keyword&gt;Cytoplasmic Granules/physiology&lt;/keyword&gt;&lt;keyword&gt;Cytotoxicity, Immunologic&lt;/keyword&gt;&lt;keyword&gt;Decidua/ immunology&lt;/keyword&gt;&lt;keyword&gt;Female&lt;/keyword&gt;&lt;keyword&gt;Histocompatibility Antigens Class I/analysis&lt;/keyword&gt;&lt;keyword&gt;Humans&lt;/keyword&gt;&lt;keyword&gt;Killer Cells, Natural/ immunology/ultrastructure&lt;/keyword&gt;&lt;keyword&gt;Lymphocyte Activation&lt;/keyword&gt;&lt;keyword&gt;Membrane Glycoproteins/physiology&lt;/keyword&gt;&lt;keyword&gt;Perforin&lt;/keyword&gt;&lt;keyword&gt;Pore Forming Cytotoxic Proteins&lt;/keyword&gt;&lt;keyword&gt;Pregnancy&lt;/keyword&gt;&lt;/keywords&gt;&lt;dates&gt;&lt;year&gt;2005&lt;/year&gt;&lt;pub-dates&gt;&lt;date&gt;Oct 25&lt;/date&gt;&lt;/pub-dates&gt;&lt;/dates&gt;&lt;isbn&gt;0027-8424 (Print)&lt;/isbn&gt;&lt;accession-num&gt;16230631&lt;/accession-num&gt;&lt;urls&gt;&lt;/urls&gt;&lt;custom2&gt;PMC1266146&lt;/custom2&gt;&lt;/record&gt;&lt;/Cite&gt;&lt;/EndNote&gt;</w:instrText>
      </w:r>
      <w:r w:rsidR="00743EB5" w:rsidRPr="00E97C7B">
        <w:rPr>
          <w:rFonts w:cs="Arial"/>
        </w:rPr>
        <w:fldChar w:fldCharType="separate"/>
      </w:r>
      <w:r w:rsidR="00743EB5" w:rsidRPr="00E97C7B">
        <w:rPr>
          <w:rFonts w:cs="Arial"/>
          <w:noProof/>
        </w:rPr>
        <w:t>(Kopcow</w:t>
      </w:r>
      <w:r w:rsidR="00743EB5" w:rsidRPr="00E97C7B">
        <w:rPr>
          <w:rFonts w:cs="Arial"/>
          <w:i/>
          <w:noProof/>
        </w:rPr>
        <w:t xml:space="preserve"> et al.</w:t>
      </w:r>
      <w:r w:rsidR="00743EB5" w:rsidRPr="00E97C7B">
        <w:rPr>
          <w:rFonts w:cs="Arial"/>
          <w:noProof/>
        </w:rPr>
        <w:t xml:space="preserve"> 2005)</w:t>
      </w:r>
      <w:r w:rsidR="00743EB5" w:rsidRPr="00E97C7B">
        <w:rPr>
          <w:rFonts w:cs="Arial"/>
        </w:rPr>
        <w:fldChar w:fldCharType="end"/>
      </w:r>
      <w:r w:rsidRPr="00E97C7B">
        <w:rPr>
          <w:rFonts w:cs="Arial"/>
        </w:rPr>
        <w:t xml:space="preserve">, even those isolated from the hRI population </w:t>
      </w:r>
      <w:r w:rsidR="00743EB5" w:rsidRPr="00E97C7B">
        <w:rPr>
          <w:rFonts w:cs="Arial"/>
        </w:rPr>
        <w:fldChar w:fldCharType="begin">
          <w:fldData xml:space="preserve">PEVuZE5vdGU+PENpdGU+PEF1dGhvcj5XYWxsYWNlPC9BdXRob3I+PFllYXI+MjAxMzwvWWVhcj48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</w:fldData>
        </w:fldChar>
      </w:r>
      <w:r w:rsidR="00743EB5" w:rsidRPr="00E97C7B">
        <w:rPr>
          <w:rFonts w:cs="Arial"/>
        </w:rPr>
        <w:instrText xml:space="preserve"> ADDIN EN.CITE </w:instrText>
      </w:r>
      <w:r w:rsidR="00743EB5" w:rsidRPr="00E97C7B">
        <w:rPr>
          <w:rFonts w:cs="Arial"/>
        </w:rPr>
        <w:fldChar w:fldCharType="begin">
          <w:fldData xml:space="preserve">PEVuZE5vdGU+PENpdGU+PEF1dGhvcj5XYWxsYWNlPC9BdXRob3I+PFllYXI+MjAxMzwvWWVhcj48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</w:fldData>
        </w:fldChar>
      </w:r>
      <w:r w:rsidR="00743EB5" w:rsidRPr="00E97C7B">
        <w:rPr>
          <w:rFonts w:cs="Arial"/>
        </w:rPr>
        <w:instrText xml:space="preserve"> ADDIN EN.CITE.DATA </w:instrText>
      </w:r>
      <w:r w:rsidR="00743EB5" w:rsidRPr="00E97C7B">
        <w:rPr>
          <w:rFonts w:cs="Arial"/>
        </w:rPr>
      </w:r>
      <w:r w:rsidR="00743EB5" w:rsidRPr="00E97C7B">
        <w:rPr>
          <w:rFonts w:cs="Arial"/>
        </w:rPr>
        <w:fldChar w:fldCharType="end"/>
      </w:r>
      <w:r w:rsidR="00743EB5" w:rsidRPr="00E97C7B">
        <w:rPr>
          <w:rFonts w:cs="Arial"/>
        </w:rPr>
      </w:r>
      <w:r w:rsidR="00743EB5" w:rsidRPr="00E97C7B">
        <w:rPr>
          <w:rFonts w:cs="Arial"/>
        </w:rPr>
        <w:fldChar w:fldCharType="separate"/>
      </w:r>
      <w:r w:rsidR="00743EB5" w:rsidRPr="00E97C7B">
        <w:rPr>
          <w:rFonts w:cs="Arial"/>
          <w:noProof/>
        </w:rPr>
        <w:t>(Wallace</w:t>
      </w:r>
      <w:r w:rsidR="00743EB5" w:rsidRPr="00E97C7B">
        <w:rPr>
          <w:rFonts w:cs="Arial"/>
          <w:i/>
          <w:noProof/>
        </w:rPr>
        <w:t xml:space="preserve"> et al.</w:t>
      </w:r>
      <w:r w:rsidR="00743EB5" w:rsidRPr="00E97C7B">
        <w:rPr>
          <w:rFonts w:cs="Arial"/>
          <w:noProof/>
        </w:rPr>
        <w:t xml:space="preserve"> 2013b)</w:t>
      </w:r>
      <w:r w:rsidR="00743EB5" w:rsidRPr="00E97C7B">
        <w:rPr>
          <w:rFonts w:cs="Arial"/>
        </w:rPr>
        <w:fldChar w:fldCharType="end"/>
      </w:r>
      <w:r w:rsidRPr="00E97C7B">
        <w:rPr>
          <w:rFonts w:cs="Arial"/>
        </w:rPr>
        <w:t xml:space="preserve">. </w:t>
      </w:r>
    </w:p>
    <w:p w14:paraId="6B032C8C" w14:textId="71FC4138" w:rsidR="00AE5DDD" w:rsidRPr="00E97C7B" w:rsidRDefault="00C07584" w:rsidP="008909DE">
      <w:pPr>
        <w:jc w:val="both"/>
        <w:rPr>
          <w:rFonts w:cs="Arial"/>
        </w:rPr>
      </w:pPr>
      <w:r w:rsidRPr="00E97C7B">
        <w:rPr>
          <w:rFonts w:cs="Arial"/>
        </w:rPr>
        <w:t>In humans</w:t>
      </w:r>
      <w:r w:rsidR="009A497C" w:rsidRPr="00E97C7B">
        <w:rPr>
          <w:rFonts w:cs="Arial"/>
        </w:rPr>
        <w:t>,</w:t>
      </w:r>
      <w:r w:rsidRPr="00E97C7B">
        <w:rPr>
          <w:rFonts w:cs="Arial"/>
        </w:rPr>
        <w:t xml:space="preserve"> all of the</w:t>
      </w:r>
      <w:r w:rsidR="00126535" w:rsidRPr="00E97C7B">
        <w:rPr>
          <w:rFonts w:cs="Arial"/>
        </w:rPr>
        <w:t xml:space="preserve"> decidual</w:t>
      </w:r>
      <w:r w:rsidRPr="00E97C7B">
        <w:rPr>
          <w:rFonts w:cs="Arial"/>
        </w:rPr>
        <w:t xml:space="preserve"> immune cell types are located around actively remodelling vessels </w:t>
      </w:r>
      <w:r w:rsidR="00743EB5" w:rsidRPr="00E97C7B">
        <w:rPr>
          <w:rFonts w:cs="Arial"/>
        </w:rPr>
        <w:fldChar w:fldCharType="begin"/>
      </w:r>
      <w:r w:rsidR="00743EB5" w:rsidRPr="00E97C7B">
        <w:rPr>
          <w:rFonts w:cs="Arial"/>
        </w:rPr>
        <w:instrText xml:space="preserve"> ADDIN EN.CITE &lt;EndNote&gt;&lt;Cite&gt;&lt;Author&gt;Smith&lt;/Author&gt;&lt;Year&gt;2009&lt;/Year&gt;&lt;RecNum&gt;1669&lt;/RecNum&gt;&lt;DisplayText&gt;(Smith&lt;style face="italic"&gt; et al.&lt;/style&gt; 2009)&lt;/DisplayText&gt;&lt;record&gt;&lt;rec-number&gt;1669&lt;/rec-number&gt;&lt;foreign-keys&gt;&lt;key app="EN" db-id="292v5ws55fw5wye0sxo5fs50eae9s5vxxtf5" timestamp="0"&gt;1669&lt;/key&gt;&lt;/foreign-keys&gt;&lt;ref-type name="Journal Article"&gt;17&lt;/ref-type&gt;&lt;contributors&gt;&lt;authors&gt;&lt;author&gt;Smith, S. D.&lt;/author&gt;&lt;author&gt;Dunk, C. E.&lt;/author&gt;&lt;author&gt;Aplin, J. D.&lt;/author&gt;&lt;author&gt;Harris, L. K.&lt;/author&gt;&lt;author&gt;Jones, R. L.&lt;/author&gt;&lt;/authors&gt;&lt;/contributors&gt;&lt;auth-address&gt;Maternal and Fetal Health Research Group, Research Floor, St Mary&amp;apos;s Hospital, Manchester, UK. Samantha.d.smith@student.manchester.ac.uk&lt;/auth-address&gt;&lt;titles&gt;&lt;title&gt;Evidence for immune cell involvement in decidual spiral arteriole remodeling in early human pregnancy&lt;/title&gt;&lt;secondary-title&gt;Am J Pathol&lt;/secondary-title&gt;&lt;/titles&gt;&lt;periodical&gt;&lt;full-title&gt;Am J Pathol&lt;/full-title&gt;&lt;/periodical&gt;&lt;pages&gt;1959-71&lt;/pages&gt;&lt;volume&gt;174&lt;/volume&gt;&lt;number&gt;5&lt;/number&gt;&lt;edition&gt;2009/04/08&lt;/edition&gt;&lt;dates&gt;&lt;year&gt;2009&lt;/year&gt;&lt;pub-dates&gt;&lt;date&gt;May&lt;/date&gt;&lt;/pub-dates&gt;&lt;/dates&gt;&lt;isbn&gt;1525-2191 (Electronic)&lt;/isbn&gt;&lt;accession-num&gt;19349361&lt;/accession-num&gt;&lt;urls&gt;&lt;/urls&gt;&lt;custom2&gt;PMC2671283&lt;/custom2&gt;&lt;/record&gt;&lt;/Cite&gt;&lt;/EndNote&gt;</w:instrText>
      </w:r>
      <w:r w:rsidR="00743EB5" w:rsidRPr="00E97C7B">
        <w:rPr>
          <w:rFonts w:cs="Arial"/>
        </w:rPr>
        <w:fldChar w:fldCharType="separate"/>
      </w:r>
      <w:r w:rsidR="00743EB5" w:rsidRPr="00E97C7B">
        <w:rPr>
          <w:rFonts w:cs="Arial"/>
          <w:noProof/>
        </w:rPr>
        <w:t>(Smith</w:t>
      </w:r>
      <w:r w:rsidR="00743EB5" w:rsidRPr="00E97C7B">
        <w:rPr>
          <w:rFonts w:cs="Arial"/>
          <w:i/>
          <w:noProof/>
        </w:rPr>
        <w:t xml:space="preserve"> et al.</w:t>
      </w:r>
      <w:r w:rsidR="00743EB5" w:rsidRPr="00E97C7B">
        <w:rPr>
          <w:rFonts w:cs="Arial"/>
          <w:noProof/>
        </w:rPr>
        <w:t xml:space="preserve"> 2009)</w:t>
      </w:r>
      <w:r w:rsidR="00743EB5" w:rsidRPr="00E97C7B">
        <w:rPr>
          <w:rFonts w:cs="Arial"/>
        </w:rPr>
        <w:fldChar w:fldCharType="end"/>
      </w:r>
      <w:r w:rsidRPr="00E97C7B">
        <w:rPr>
          <w:rFonts w:cs="Arial"/>
        </w:rPr>
        <w:t xml:space="preserve">. There is evidence to suggest, particularly in the case of dNK cells, that they may be involved in both the initial changes (prior to the arrival of trophoblast) as well as regulating trophoblast-dependent remodelling </w:t>
      </w:r>
      <w:r w:rsidR="00743EB5" w:rsidRPr="00E97C7B">
        <w:rPr>
          <w:rFonts w:cs="Arial"/>
        </w:rPr>
        <w:fldChar w:fldCharType="begin">
          <w:fldData xml:space="preserve">PEVuZE5vdGU+PENpdGU+PEF1dGhvcj5GcmFzZXI8L0F1dGhvcj48WWVhcj4yMDEyPC9ZZWFyPjxS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</w:fldData>
        </w:fldChar>
      </w:r>
      <w:r w:rsidR="00743EB5" w:rsidRPr="00E97C7B">
        <w:rPr>
          <w:rFonts w:cs="Arial"/>
        </w:rPr>
        <w:instrText xml:space="preserve"> ADDIN EN.CITE </w:instrText>
      </w:r>
      <w:r w:rsidR="00743EB5" w:rsidRPr="00E97C7B">
        <w:rPr>
          <w:rFonts w:cs="Arial"/>
        </w:rPr>
        <w:fldChar w:fldCharType="begin">
          <w:fldData xml:space="preserve">PEVuZE5vdGU+PENpdGU+PEF1dGhvcj5GcmFzZXI8L0F1dGhvcj48WWVhcj4yMDEyPC9ZZWFyPjxS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</w:fldData>
        </w:fldChar>
      </w:r>
      <w:r w:rsidR="00743EB5" w:rsidRPr="00E97C7B">
        <w:rPr>
          <w:rFonts w:cs="Arial"/>
        </w:rPr>
        <w:instrText xml:space="preserve"> ADDIN EN.CITE.DATA </w:instrText>
      </w:r>
      <w:r w:rsidR="00743EB5" w:rsidRPr="00E97C7B">
        <w:rPr>
          <w:rFonts w:cs="Arial"/>
        </w:rPr>
      </w:r>
      <w:r w:rsidR="00743EB5" w:rsidRPr="00E97C7B">
        <w:rPr>
          <w:rFonts w:cs="Arial"/>
        </w:rPr>
        <w:fldChar w:fldCharType="end"/>
      </w:r>
      <w:r w:rsidR="00743EB5" w:rsidRPr="00E97C7B">
        <w:rPr>
          <w:rFonts w:cs="Arial"/>
        </w:rPr>
      </w:r>
      <w:r w:rsidR="00743EB5" w:rsidRPr="00E97C7B">
        <w:rPr>
          <w:rFonts w:cs="Arial"/>
        </w:rPr>
        <w:fldChar w:fldCharType="separate"/>
      </w:r>
      <w:r w:rsidR="00743EB5" w:rsidRPr="00E97C7B">
        <w:rPr>
          <w:rFonts w:cs="Arial"/>
          <w:noProof/>
        </w:rPr>
        <w:t>(Smith</w:t>
      </w:r>
      <w:r w:rsidR="00743EB5" w:rsidRPr="00E97C7B">
        <w:rPr>
          <w:rFonts w:cs="Arial"/>
          <w:i/>
          <w:noProof/>
        </w:rPr>
        <w:t xml:space="preserve"> et al.</w:t>
      </w:r>
      <w:r w:rsidR="00743EB5" w:rsidRPr="00E97C7B">
        <w:rPr>
          <w:rFonts w:cs="Arial"/>
          <w:noProof/>
        </w:rPr>
        <w:t xml:space="preserve"> 2009, Hazan</w:t>
      </w:r>
      <w:r w:rsidR="00743EB5" w:rsidRPr="00E97C7B">
        <w:rPr>
          <w:rFonts w:cs="Arial"/>
          <w:i/>
          <w:noProof/>
        </w:rPr>
        <w:t xml:space="preserve"> et al.</w:t>
      </w:r>
      <w:r w:rsidR="00743EB5" w:rsidRPr="00E97C7B">
        <w:rPr>
          <w:rFonts w:cs="Arial"/>
          <w:noProof/>
        </w:rPr>
        <w:t xml:space="preserve"> 2010, Fraser</w:t>
      </w:r>
      <w:r w:rsidR="00743EB5" w:rsidRPr="00E97C7B">
        <w:rPr>
          <w:rFonts w:cs="Arial"/>
          <w:i/>
          <w:noProof/>
        </w:rPr>
        <w:t xml:space="preserve"> et al.</w:t>
      </w:r>
      <w:r w:rsidR="00743EB5" w:rsidRPr="00E97C7B">
        <w:rPr>
          <w:rFonts w:cs="Arial"/>
          <w:noProof/>
        </w:rPr>
        <w:t xml:space="preserve"> 2012, Robson</w:t>
      </w:r>
      <w:r w:rsidR="00743EB5" w:rsidRPr="00E97C7B">
        <w:rPr>
          <w:rFonts w:cs="Arial"/>
          <w:i/>
          <w:noProof/>
        </w:rPr>
        <w:t xml:space="preserve"> et al.</w:t>
      </w:r>
      <w:r w:rsidR="00743EB5" w:rsidRPr="00E97C7B">
        <w:rPr>
          <w:rFonts w:cs="Arial"/>
          <w:noProof/>
        </w:rPr>
        <w:t xml:space="preserve"> 2012, Wallace</w:t>
      </w:r>
      <w:r w:rsidR="00743EB5" w:rsidRPr="00E97C7B">
        <w:rPr>
          <w:rFonts w:cs="Arial"/>
          <w:i/>
          <w:noProof/>
        </w:rPr>
        <w:t xml:space="preserve"> et al.</w:t>
      </w:r>
      <w:r w:rsidR="00743EB5" w:rsidRPr="00E97C7B">
        <w:rPr>
          <w:rFonts w:cs="Arial"/>
          <w:noProof/>
        </w:rPr>
        <w:t xml:space="preserve"> 2012, Fraser</w:t>
      </w:r>
      <w:r w:rsidR="00743EB5" w:rsidRPr="00E97C7B">
        <w:rPr>
          <w:rFonts w:cs="Arial"/>
          <w:i/>
          <w:noProof/>
        </w:rPr>
        <w:t xml:space="preserve"> et al.</w:t>
      </w:r>
      <w:r w:rsidR="00743EB5" w:rsidRPr="00E97C7B">
        <w:rPr>
          <w:rFonts w:cs="Arial"/>
          <w:noProof/>
        </w:rPr>
        <w:t xml:space="preserve"> 2015, Lash</w:t>
      </w:r>
      <w:r w:rsidR="00743EB5" w:rsidRPr="00E97C7B">
        <w:rPr>
          <w:rFonts w:cs="Arial"/>
          <w:i/>
          <w:noProof/>
        </w:rPr>
        <w:t xml:space="preserve"> et al.</w:t>
      </w:r>
      <w:r w:rsidR="00743EB5" w:rsidRPr="00E97C7B">
        <w:rPr>
          <w:rFonts w:cs="Arial"/>
          <w:noProof/>
        </w:rPr>
        <w:t xml:space="preserve"> 2016)</w:t>
      </w:r>
      <w:r w:rsidR="00743EB5" w:rsidRPr="00E97C7B">
        <w:rPr>
          <w:rFonts w:cs="Arial"/>
        </w:rPr>
        <w:fldChar w:fldCharType="end"/>
      </w:r>
      <w:r w:rsidRPr="00E97C7B">
        <w:rPr>
          <w:rFonts w:cs="Arial"/>
        </w:rPr>
        <w:t xml:space="preserve">. The structural stability of the vessel wall depends on the interaction between EC and VSMC. Dramatic changes to the </w:t>
      </w:r>
      <w:r w:rsidR="00E464EB" w:rsidRPr="00E97C7B">
        <w:rPr>
          <w:rFonts w:cs="Arial"/>
        </w:rPr>
        <w:t>architecture of the spiral artery</w:t>
      </w:r>
      <w:r w:rsidRPr="00E97C7B">
        <w:rPr>
          <w:rFonts w:cs="Arial"/>
        </w:rPr>
        <w:t xml:space="preserve"> occur as they remo</w:t>
      </w:r>
      <w:r w:rsidR="00091641" w:rsidRPr="00E97C7B">
        <w:rPr>
          <w:rFonts w:cs="Arial"/>
        </w:rPr>
        <w:t xml:space="preserve">del in the first trimester involving a highly co-ordinated sequence of cellular events </w:t>
      </w:r>
      <w:r w:rsidR="00743EB5" w:rsidRPr="00E97C7B">
        <w:rPr>
          <w:rFonts w:cs="Arial"/>
        </w:rPr>
        <w:fldChar w:fldCharType="begin"/>
      </w:r>
      <w:r w:rsidR="00743EB5" w:rsidRPr="00E97C7B">
        <w:rPr>
          <w:rFonts w:cs="Arial"/>
        </w:rPr>
        <w:instrText xml:space="preserve"> ADDIN EN.CITE &lt;EndNote&gt;&lt;Cite&gt;&lt;Author&gt;Whitley&lt;/Author&gt;&lt;Year&gt;2010&lt;/Year&gt;&lt;RecNum&gt;1711&lt;/RecNum&gt;&lt;DisplayText&gt;(Whitley and Cartwright 2010)&lt;/DisplayText&gt;&lt;record&gt;&lt;rec-number&gt;1711&lt;/rec-number&gt;&lt;foreign-keys&gt;&lt;key app="EN" db-id="292v5ws55fw5wye0sxo5fs50eae9s5vxxtf5" timestamp="1344419723"&gt;1711&lt;/key&gt;&lt;/foreign-keys&gt;&lt;ref-type name="Journal Article"&gt;17&lt;/ref-type&gt;&lt;contributors&gt;&lt;authors&gt;&lt;author&gt;Whitley, G. S.&lt;/author&gt;&lt;author&gt;Cartwright, J. E.&lt;/author&gt;&lt;/authors&gt;&lt;/contributors&gt;&lt;auth-address&gt;Developmental and Endocrine Signalling Centre, Division of Basic Medical Sciences, St. George&amp;apos;s, University of London, London, UK. g.whitley@sgul.ac.uk&lt;/auth-address&gt;&lt;titles&gt;&lt;title&gt;Cellular and molecular regulation of spiral artery remodelling: lessons from the cardiovascular field&lt;/title&gt;&lt;secondary-title&gt;Placenta&lt;/secondary-title&gt;&lt;/titles&gt;&lt;periodical&gt;&lt;full-title&gt;Placenta&lt;/full-title&gt;&lt;/periodical&gt;&lt;pages&gt;465-74&lt;/pages&gt;&lt;volume&gt;31&lt;/volume&gt;&lt;number&gt;6&lt;/number&gt;&lt;edition&gt;2010/04/03&lt;/edition&gt;&lt;keywords&gt;&lt;keyword&gt;Apoptosis&lt;/keyword&gt;&lt;keyword&gt;Arteries/ metabolism&lt;/keyword&gt;&lt;keyword&gt;Extracellular Matrix/metabolism&lt;/keyword&gt;&lt;keyword&gt;Female&lt;/keyword&gt;&lt;keyword&gt;Humans&lt;/keyword&gt;&lt;keyword&gt;Placenta/ blood supply/metabolism&lt;/keyword&gt;&lt;keyword&gt;Pregnancy&lt;/keyword&gt;&lt;keyword&gt;Trophoblasts/ metabolism&lt;/keyword&gt;&lt;keyword&gt;Uterus/ blood supply&lt;/keyword&gt;&lt;/keywords&gt;&lt;dates&gt;&lt;year&gt;2010&lt;/year&gt;&lt;pub-dates&gt;&lt;date&gt;Jun&lt;/date&gt;&lt;/pub-dates&gt;&lt;/dates&gt;&lt;isbn&gt;1532-3102 (Electronic)&amp;#xD;0143-4004 (Linking)&lt;/isbn&gt;&lt;accession-num&gt;20359743&lt;/accession-num&gt;&lt;urls&gt;&lt;/urls&gt;&lt;custom2&gt;2882556&lt;/custom2&gt;&lt;electronic-resource-num&gt;S0143-4004(10)00101-3 [pii]&amp;#xD;10.1016/j.placenta.2010.03.002 [doi]&lt;/electronic-resource-num&gt;&lt;remote-database-provider&gt;Nlm&lt;/remote-database-provider&gt;&lt;language&gt;eng&lt;/language&gt;&lt;/record&gt;&lt;/Cite&gt;&lt;/EndNote&gt;</w:instrText>
      </w:r>
      <w:r w:rsidR="00743EB5" w:rsidRPr="00E97C7B">
        <w:rPr>
          <w:rFonts w:cs="Arial"/>
        </w:rPr>
        <w:fldChar w:fldCharType="separate"/>
      </w:r>
      <w:r w:rsidR="00743EB5" w:rsidRPr="00E97C7B">
        <w:rPr>
          <w:rFonts w:cs="Arial"/>
          <w:noProof/>
        </w:rPr>
        <w:t>(Whitley and Cartwright 2010)</w:t>
      </w:r>
      <w:r w:rsidR="00743EB5" w:rsidRPr="00E97C7B">
        <w:rPr>
          <w:rFonts w:cs="Arial"/>
        </w:rPr>
        <w:fldChar w:fldCharType="end"/>
      </w:r>
      <w:r w:rsidR="00091641" w:rsidRPr="00E97C7B">
        <w:rPr>
          <w:rFonts w:cs="Arial"/>
        </w:rPr>
        <w:t>.</w:t>
      </w:r>
    </w:p>
    <w:p w14:paraId="73D0D44B" w14:textId="0644D2B4" w:rsidR="007C5A3A" w:rsidRPr="00E97C7B" w:rsidRDefault="00C07584" w:rsidP="008909DE">
      <w:pPr>
        <w:jc w:val="both"/>
        <w:rPr>
          <w:rFonts w:cs="Arial"/>
        </w:rPr>
      </w:pPr>
      <w:r w:rsidRPr="00E97C7B">
        <w:rPr>
          <w:rFonts w:cs="Arial"/>
        </w:rPr>
        <w:t xml:space="preserve">Apoptosis of vascular </w:t>
      </w:r>
      <w:r w:rsidR="00E464EB" w:rsidRPr="00E97C7B">
        <w:rPr>
          <w:rFonts w:cs="Arial"/>
        </w:rPr>
        <w:t>cells has been implicated in spiral artery</w:t>
      </w:r>
      <w:r w:rsidRPr="00E97C7B">
        <w:rPr>
          <w:rFonts w:cs="Arial"/>
        </w:rPr>
        <w:t xml:space="preserve"> remodelling</w:t>
      </w:r>
      <w:r w:rsidR="00BD54DB" w:rsidRPr="00E97C7B">
        <w:rPr>
          <w:rFonts w:cs="Arial"/>
        </w:rPr>
        <w:t xml:space="preserve"> with roles for the </w:t>
      </w:r>
      <w:proofErr w:type="spellStart"/>
      <w:r w:rsidR="00BD54DB" w:rsidRPr="00E97C7B">
        <w:rPr>
          <w:rFonts w:cs="Arial"/>
        </w:rPr>
        <w:t>Fas</w:t>
      </w:r>
      <w:proofErr w:type="spellEnd"/>
      <w:r w:rsidR="008909DE" w:rsidRPr="00E97C7B">
        <w:rPr>
          <w:rFonts w:cs="Arial"/>
        </w:rPr>
        <w:t xml:space="preserve"> and TRAIL pathways demonstrated </w:t>
      </w:r>
      <w:r w:rsidR="00743EB5" w:rsidRPr="00E97C7B">
        <w:rPr>
          <w:rFonts w:cs="Arial"/>
        </w:rPr>
        <w:fldChar w:fldCharType="begin">
          <w:fldData xml:space="preserve">PEVuZE5vdGU+PENpdGU+PEF1dGhvcj5Bc2h0b248L0F1dGhvcj48WWVhcj4yMDA1PC9ZZWFyPjxS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</w:fldData>
        </w:fldChar>
      </w:r>
      <w:r w:rsidR="00743EB5" w:rsidRPr="00E97C7B">
        <w:rPr>
          <w:rFonts w:cs="Arial"/>
        </w:rPr>
        <w:instrText xml:space="preserve"> ADDIN EN.CITE </w:instrText>
      </w:r>
      <w:r w:rsidR="00743EB5" w:rsidRPr="00E97C7B">
        <w:rPr>
          <w:rFonts w:cs="Arial"/>
        </w:rPr>
        <w:fldChar w:fldCharType="begin">
          <w:fldData xml:space="preserve">PEVuZE5vdGU+PENpdGU+PEF1dGhvcj5Bc2h0b248L0F1dGhvcj48WWVhcj4yMDA1PC9ZZWFyPjxS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</w:fldData>
        </w:fldChar>
      </w:r>
      <w:r w:rsidR="00743EB5" w:rsidRPr="00E97C7B">
        <w:rPr>
          <w:rFonts w:cs="Arial"/>
        </w:rPr>
        <w:instrText xml:space="preserve"> ADDIN EN.CITE.DATA </w:instrText>
      </w:r>
      <w:r w:rsidR="00743EB5" w:rsidRPr="00E97C7B">
        <w:rPr>
          <w:rFonts w:cs="Arial"/>
        </w:rPr>
      </w:r>
      <w:r w:rsidR="00743EB5" w:rsidRPr="00E97C7B">
        <w:rPr>
          <w:rFonts w:cs="Arial"/>
        </w:rPr>
        <w:fldChar w:fldCharType="end"/>
      </w:r>
      <w:r w:rsidR="00743EB5" w:rsidRPr="00E97C7B">
        <w:rPr>
          <w:rFonts w:cs="Arial"/>
        </w:rPr>
      </w:r>
      <w:r w:rsidR="00743EB5" w:rsidRPr="00E97C7B">
        <w:rPr>
          <w:rFonts w:cs="Arial"/>
        </w:rPr>
        <w:fldChar w:fldCharType="separate"/>
      </w:r>
      <w:r w:rsidR="00743EB5" w:rsidRPr="00E97C7B">
        <w:rPr>
          <w:rFonts w:cs="Arial"/>
          <w:noProof/>
        </w:rPr>
        <w:t>(Ashton</w:t>
      </w:r>
      <w:r w:rsidR="00743EB5" w:rsidRPr="00E97C7B">
        <w:rPr>
          <w:rFonts w:cs="Arial"/>
          <w:i/>
          <w:noProof/>
        </w:rPr>
        <w:t xml:space="preserve"> et al.</w:t>
      </w:r>
      <w:r w:rsidR="00743EB5" w:rsidRPr="00E97C7B">
        <w:rPr>
          <w:rFonts w:cs="Arial"/>
          <w:noProof/>
        </w:rPr>
        <w:t xml:space="preserve"> 2005, Harris</w:t>
      </w:r>
      <w:r w:rsidR="00743EB5" w:rsidRPr="00E97C7B">
        <w:rPr>
          <w:rFonts w:cs="Arial"/>
          <w:i/>
          <w:noProof/>
        </w:rPr>
        <w:t xml:space="preserve"> et al.</w:t>
      </w:r>
      <w:r w:rsidR="00743EB5" w:rsidRPr="00E97C7B">
        <w:rPr>
          <w:rFonts w:cs="Arial"/>
          <w:noProof/>
        </w:rPr>
        <w:t xml:space="preserve"> 2006, Red-Horse</w:t>
      </w:r>
      <w:r w:rsidR="00743EB5" w:rsidRPr="00E97C7B">
        <w:rPr>
          <w:rFonts w:cs="Arial"/>
          <w:i/>
          <w:noProof/>
        </w:rPr>
        <w:t xml:space="preserve"> et al.</w:t>
      </w:r>
      <w:r w:rsidR="00743EB5" w:rsidRPr="00E97C7B">
        <w:rPr>
          <w:rFonts w:cs="Arial"/>
          <w:noProof/>
        </w:rPr>
        <w:t xml:space="preserve"> 2006, Harris</w:t>
      </w:r>
      <w:r w:rsidR="00743EB5" w:rsidRPr="00E97C7B">
        <w:rPr>
          <w:rFonts w:cs="Arial"/>
          <w:i/>
          <w:noProof/>
        </w:rPr>
        <w:t xml:space="preserve"> et al.</w:t>
      </w:r>
      <w:r w:rsidR="00743EB5" w:rsidRPr="00E97C7B">
        <w:rPr>
          <w:rFonts w:cs="Arial"/>
          <w:noProof/>
        </w:rPr>
        <w:t xml:space="preserve"> 2007, Keogh</w:t>
      </w:r>
      <w:r w:rsidR="00743EB5" w:rsidRPr="00E97C7B">
        <w:rPr>
          <w:rFonts w:cs="Arial"/>
          <w:i/>
          <w:noProof/>
        </w:rPr>
        <w:t xml:space="preserve"> et al.</w:t>
      </w:r>
      <w:r w:rsidR="00743EB5" w:rsidRPr="00E97C7B">
        <w:rPr>
          <w:rFonts w:cs="Arial"/>
          <w:noProof/>
        </w:rPr>
        <w:t xml:space="preserve"> 2007, Hazan</w:t>
      </w:r>
      <w:r w:rsidR="00743EB5" w:rsidRPr="00E97C7B">
        <w:rPr>
          <w:rFonts w:cs="Arial"/>
          <w:i/>
          <w:noProof/>
        </w:rPr>
        <w:t xml:space="preserve"> et al.</w:t>
      </w:r>
      <w:r w:rsidR="00743EB5" w:rsidRPr="00E97C7B">
        <w:rPr>
          <w:rFonts w:cs="Arial"/>
          <w:noProof/>
        </w:rPr>
        <w:t xml:space="preserve"> 2010)</w:t>
      </w:r>
      <w:r w:rsidR="00743EB5" w:rsidRPr="00E97C7B">
        <w:rPr>
          <w:rFonts w:cs="Arial"/>
        </w:rPr>
        <w:fldChar w:fldCharType="end"/>
      </w:r>
      <w:r w:rsidRPr="00E97C7B">
        <w:rPr>
          <w:rFonts w:cs="Arial"/>
        </w:rPr>
        <w:t xml:space="preserve"> and we and others have shown that dNK cells participate in this process </w:t>
      </w:r>
      <w:r w:rsidR="00743EB5" w:rsidRPr="00E97C7B">
        <w:rPr>
          <w:rFonts w:cs="Arial"/>
        </w:rPr>
        <w:fldChar w:fldCharType="begin">
          <w:fldData xml:space="preserve">PEVuZE5vdGU+PENpdGU+PEF1dGhvcj5IYXphbjwvQXV0aG9yPjxZZWFyPjIwMTA8L1llYXI+PFJl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</w:fldData>
        </w:fldChar>
      </w:r>
      <w:r w:rsidR="00743EB5" w:rsidRPr="00E97C7B">
        <w:rPr>
          <w:rFonts w:cs="Arial"/>
        </w:rPr>
        <w:instrText xml:space="preserve"> ADDIN EN.CITE </w:instrText>
      </w:r>
      <w:r w:rsidR="00743EB5" w:rsidRPr="00E97C7B">
        <w:rPr>
          <w:rFonts w:cs="Arial"/>
        </w:rPr>
        <w:fldChar w:fldCharType="begin">
          <w:fldData xml:space="preserve">PEVuZE5vdGU+PENpdGU+PEF1dGhvcj5IYXphbjwvQXV0aG9yPjxZZWFyPjIwMTA8L1llYXI+PFJl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</w:fldData>
        </w:fldChar>
      </w:r>
      <w:r w:rsidR="00743EB5" w:rsidRPr="00E97C7B">
        <w:rPr>
          <w:rFonts w:cs="Arial"/>
        </w:rPr>
        <w:instrText xml:space="preserve"> ADDIN EN.CITE.DATA </w:instrText>
      </w:r>
      <w:r w:rsidR="00743EB5" w:rsidRPr="00E97C7B">
        <w:rPr>
          <w:rFonts w:cs="Arial"/>
        </w:rPr>
      </w:r>
      <w:r w:rsidR="00743EB5" w:rsidRPr="00E97C7B">
        <w:rPr>
          <w:rFonts w:cs="Arial"/>
        </w:rPr>
        <w:fldChar w:fldCharType="end"/>
      </w:r>
      <w:r w:rsidR="00743EB5" w:rsidRPr="00E97C7B">
        <w:rPr>
          <w:rFonts w:cs="Arial"/>
        </w:rPr>
      </w:r>
      <w:r w:rsidR="00743EB5" w:rsidRPr="00E97C7B">
        <w:rPr>
          <w:rFonts w:cs="Arial"/>
        </w:rPr>
        <w:fldChar w:fldCharType="separate"/>
      </w:r>
      <w:r w:rsidR="00743EB5" w:rsidRPr="00E97C7B">
        <w:rPr>
          <w:rFonts w:cs="Arial"/>
          <w:noProof/>
        </w:rPr>
        <w:t>(Hazan</w:t>
      </w:r>
      <w:r w:rsidR="00743EB5" w:rsidRPr="00E97C7B">
        <w:rPr>
          <w:rFonts w:cs="Arial"/>
          <w:i/>
          <w:noProof/>
        </w:rPr>
        <w:t xml:space="preserve"> et al.</w:t>
      </w:r>
      <w:r w:rsidR="00743EB5" w:rsidRPr="00E97C7B">
        <w:rPr>
          <w:rFonts w:cs="Arial"/>
          <w:noProof/>
        </w:rPr>
        <w:t xml:space="preserve"> 2010, Fraser</w:t>
      </w:r>
      <w:r w:rsidR="00743EB5" w:rsidRPr="00E97C7B">
        <w:rPr>
          <w:rFonts w:cs="Arial"/>
          <w:i/>
          <w:noProof/>
        </w:rPr>
        <w:t xml:space="preserve"> et al.</w:t>
      </w:r>
      <w:r w:rsidR="00743EB5" w:rsidRPr="00E97C7B">
        <w:rPr>
          <w:rFonts w:cs="Arial"/>
          <w:noProof/>
        </w:rPr>
        <w:t xml:space="preserve"> 2012)</w:t>
      </w:r>
      <w:r w:rsidR="00743EB5" w:rsidRPr="00E97C7B">
        <w:rPr>
          <w:rFonts w:cs="Arial"/>
        </w:rPr>
        <w:fldChar w:fldCharType="end"/>
      </w:r>
      <w:r w:rsidRPr="00E97C7B">
        <w:rPr>
          <w:rFonts w:cs="Arial"/>
        </w:rPr>
        <w:t xml:space="preserve">. Importantly, dNK from the high RI group were less able to carry out this effect </w:t>
      </w:r>
      <w:r w:rsidR="00743EB5" w:rsidRPr="00E97C7B">
        <w:rPr>
          <w:rFonts w:cs="Arial"/>
        </w:rPr>
        <w:fldChar w:fldCharType="begin">
          <w:fldData xml:space="preserve">PEVuZE5vdGU+PENpdGU+PEF1dGhvcj5GcmFzZXI8L0F1dGhvcj48WWVhcj4yMDEyPC9ZZWFyPjxS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</w:fldData>
        </w:fldChar>
      </w:r>
      <w:r w:rsidR="00743EB5" w:rsidRPr="00E97C7B">
        <w:rPr>
          <w:rFonts w:cs="Arial"/>
        </w:rPr>
        <w:instrText xml:space="preserve"> ADDIN EN.CITE </w:instrText>
      </w:r>
      <w:r w:rsidR="00743EB5" w:rsidRPr="00E97C7B">
        <w:rPr>
          <w:rFonts w:cs="Arial"/>
        </w:rPr>
        <w:fldChar w:fldCharType="begin">
          <w:fldData xml:space="preserve">PEVuZE5vdGU+PENpdGU+PEF1dGhvcj5GcmFzZXI8L0F1dGhvcj48WWVhcj4yMDEyPC9ZZWFyPjxS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</w:fldData>
        </w:fldChar>
      </w:r>
      <w:r w:rsidR="00743EB5" w:rsidRPr="00E97C7B">
        <w:rPr>
          <w:rFonts w:cs="Arial"/>
        </w:rPr>
        <w:instrText xml:space="preserve"> ADDIN EN.CITE.DATA </w:instrText>
      </w:r>
      <w:r w:rsidR="00743EB5" w:rsidRPr="00E97C7B">
        <w:rPr>
          <w:rFonts w:cs="Arial"/>
        </w:rPr>
      </w:r>
      <w:r w:rsidR="00743EB5" w:rsidRPr="00E97C7B">
        <w:rPr>
          <w:rFonts w:cs="Arial"/>
        </w:rPr>
        <w:fldChar w:fldCharType="end"/>
      </w:r>
      <w:r w:rsidR="00743EB5" w:rsidRPr="00E97C7B">
        <w:rPr>
          <w:rFonts w:cs="Arial"/>
        </w:rPr>
      </w:r>
      <w:r w:rsidR="00743EB5" w:rsidRPr="00E97C7B">
        <w:rPr>
          <w:rFonts w:cs="Arial"/>
        </w:rPr>
        <w:fldChar w:fldCharType="separate"/>
      </w:r>
      <w:r w:rsidR="00743EB5" w:rsidRPr="00E97C7B">
        <w:rPr>
          <w:rFonts w:cs="Arial"/>
          <w:noProof/>
        </w:rPr>
        <w:t>(Fraser</w:t>
      </w:r>
      <w:r w:rsidR="00743EB5" w:rsidRPr="00E97C7B">
        <w:rPr>
          <w:rFonts w:cs="Arial"/>
          <w:i/>
          <w:noProof/>
        </w:rPr>
        <w:t xml:space="preserve"> et al.</w:t>
      </w:r>
      <w:r w:rsidR="00743EB5" w:rsidRPr="00E97C7B">
        <w:rPr>
          <w:rFonts w:cs="Arial"/>
          <w:noProof/>
        </w:rPr>
        <w:t xml:space="preserve"> 2012)</w:t>
      </w:r>
      <w:r w:rsidR="00743EB5" w:rsidRPr="00E97C7B">
        <w:rPr>
          <w:rFonts w:cs="Arial"/>
        </w:rPr>
        <w:fldChar w:fldCharType="end"/>
      </w:r>
      <w:r w:rsidRPr="00E97C7B">
        <w:rPr>
          <w:rFonts w:cs="Arial"/>
        </w:rPr>
        <w:t xml:space="preserve">. It is not </w:t>
      </w:r>
      <w:r w:rsidR="00091641" w:rsidRPr="00E97C7B">
        <w:rPr>
          <w:rFonts w:cs="Arial"/>
        </w:rPr>
        <w:t xml:space="preserve">yet </w:t>
      </w:r>
      <w:r w:rsidRPr="00E97C7B">
        <w:rPr>
          <w:rFonts w:cs="Arial"/>
        </w:rPr>
        <w:t xml:space="preserve">known </w:t>
      </w:r>
      <w:r w:rsidR="00091641" w:rsidRPr="00E97C7B">
        <w:rPr>
          <w:rFonts w:cs="Arial"/>
        </w:rPr>
        <w:t xml:space="preserve">however </w:t>
      </w:r>
      <w:r w:rsidRPr="00E97C7B">
        <w:rPr>
          <w:rFonts w:cs="Arial"/>
        </w:rPr>
        <w:t xml:space="preserve">whether </w:t>
      </w:r>
      <w:r w:rsidR="00091641" w:rsidRPr="00E97C7B">
        <w:rPr>
          <w:rFonts w:cs="Arial"/>
        </w:rPr>
        <w:t xml:space="preserve">the other immune cells present near remodelling vessels </w:t>
      </w:r>
      <w:r w:rsidRPr="00E97C7B">
        <w:rPr>
          <w:rFonts w:cs="Arial"/>
        </w:rPr>
        <w:t xml:space="preserve">can influence vascular cell apoptosis in nRI or hRI pregnancies or if they can modulate the role played by dNK cells. </w:t>
      </w:r>
    </w:p>
    <w:p w14:paraId="2D6D2E91" w14:textId="38CEFAA3" w:rsidR="00C07584" w:rsidRPr="00E97C7B" w:rsidRDefault="00C07584" w:rsidP="008909DE">
      <w:pPr>
        <w:jc w:val="both"/>
        <w:rPr>
          <w:rFonts w:cs="Arial"/>
        </w:rPr>
      </w:pPr>
      <w:r w:rsidRPr="00E97C7B">
        <w:rPr>
          <w:rFonts w:cs="Arial"/>
        </w:rPr>
        <w:t>Degradation of the extracellular matrix and dedifferentiation/migration of VSMC disrupt the vessel wall and are important aspects of remodelling</w:t>
      </w:r>
      <w:r w:rsidR="001829A3" w:rsidRPr="00E97C7B">
        <w:rPr>
          <w:rFonts w:cs="Arial"/>
        </w:rPr>
        <w:t xml:space="preserve"> </w:t>
      </w:r>
      <w:r w:rsidR="002105DD" w:rsidRPr="00E97C7B">
        <w:rPr>
          <w:rFonts w:cs="Arial"/>
        </w:rPr>
        <w:fldChar w:fldCharType="begin">
          <w:fldData xml:space="preserve">PEVuZE5vdGU+PENpdGU+PEF1dGhvcj5TbWl0aDwvQXV0aG9yPjxZZWFyPjIwMTU8L1llYXI+PFJl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</w:fldData>
        </w:fldChar>
      </w:r>
      <w:r w:rsidR="002105DD" w:rsidRPr="00E97C7B">
        <w:rPr>
          <w:rFonts w:cs="Arial"/>
        </w:rPr>
        <w:instrText xml:space="preserve"> ADDIN EN.CITE </w:instrText>
      </w:r>
      <w:r w:rsidR="002105DD" w:rsidRPr="00E97C7B">
        <w:rPr>
          <w:rFonts w:cs="Arial"/>
        </w:rPr>
        <w:fldChar w:fldCharType="begin">
          <w:fldData xml:space="preserve">PEVuZE5vdGU+PENpdGU+PEF1dGhvcj5TbWl0aDwvQXV0aG9yPjxZZWFyPjIwMTU8L1llYXI+PFJl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</w:fldData>
        </w:fldChar>
      </w:r>
      <w:r w:rsidR="002105DD" w:rsidRPr="00E97C7B">
        <w:rPr>
          <w:rFonts w:cs="Arial"/>
        </w:rPr>
        <w:instrText xml:space="preserve"> ADDIN EN.CITE.DATA </w:instrText>
      </w:r>
      <w:r w:rsidR="002105DD" w:rsidRPr="00E97C7B">
        <w:rPr>
          <w:rFonts w:cs="Arial"/>
        </w:rPr>
      </w:r>
      <w:r w:rsidR="002105DD" w:rsidRPr="00E97C7B">
        <w:rPr>
          <w:rFonts w:cs="Arial"/>
        </w:rPr>
        <w:fldChar w:fldCharType="end"/>
      </w:r>
      <w:r w:rsidR="002105DD" w:rsidRPr="00E97C7B">
        <w:rPr>
          <w:rFonts w:cs="Arial"/>
        </w:rPr>
      </w:r>
      <w:r w:rsidR="002105DD" w:rsidRPr="00E97C7B">
        <w:rPr>
          <w:rFonts w:cs="Arial"/>
        </w:rPr>
        <w:fldChar w:fldCharType="separate"/>
      </w:r>
      <w:r w:rsidR="002105DD" w:rsidRPr="00E97C7B">
        <w:rPr>
          <w:rFonts w:cs="Arial"/>
          <w:noProof/>
        </w:rPr>
        <w:t>(Smith</w:t>
      </w:r>
      <w:r w:rsidR="002105DD" w:rsidRPr="00E97C7B">
        <w:rPr>
          <w:rFonts w:cs="Arial"/>
          <w:i/>
          <w:noProof/>
        </w:rPr>
        <w:t xml:space="preserve"> et al.</w:t>
      </w:r>
      <w:r w:rsidR="002105DD" w:rsidRPr="00E97C7B">
        <w:rPr>
          <w:rFonts w:cs="Arial"/>
          <w:noProof/>
        </w:rPr>
        <w:t xml:space="preserve"> 2015)</w:t>
      </w:r>
      <w:r w:rsidR="002105DD" w:rsidRPr="00E97C7B">
        <w:rPr>
          <w:rFonts w:cs="Arial"/>
        </w:rPr>
        <w:fldChar w:fldCharType="end"/>
      </w:r>
      <w:r w:rsidRPr="00E97C7B">
        <w:rPr>
          <w:rFonts w:cs="Arial"/>
        </w:rPr>
        <w:t xml:space="preserve">. Studies suggest that dNK may participate in these processes </w:t>
      </w:r>
      <w:r w:rsidR="00743EB5" w:rsidRPr="00E97C7B">
        <w:rPr>
          <w:rFonts w:cs="Arial"/>
        </w:rPr>
        <w:fldChar w:fldCharType="begin">
          <w:fldData xml:space="preserve">PEVuZE5vdGU+PENpdGU+PEF1dGhvcj5OYXJ1c2U8L0F1dGhvcj48WWVhcj4yMDA5PC9ZZWFyPjxS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</w:fldData>
        </w:fldChar>
      </w:r>
      <w:r w:rsidR="00743EB5" w:rsidRPr="00E97C7B">
        <w:rPr>
          <w:rFonts w:cs="Arial"/>
        </w:rPr>
        <w:instrText xml:space="preserve"> ADDIN EN.CITE </w:instrText>
      </w:r>
      <w:r w:rsidR="00743EB5" w:rsidRPr="00E97C7B">
        <w:rPr>
          <w:rFonts w:cs="Arial"/>
        </w:rPr>
        <w:fldChar w:fldCharType="begin">
          <w:fldData xml:space="preserve">PEVuZE5vdGU+PENpdGU+PEF1dGhvcj5OYXJ1c2U8L0F1dGhvcj48WWVhcj4yMDA5PC9ZZWFyPjxS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</w:fldData>
        </w:fldChar>
      </w:r>
      <w:r w:rsidR="00743EB5" w:rsidRPr="00E97C7B">
        <w:rPr>
          <w:rFonts w:cs="Arial"/>
        </w:rPr>
        <w:instrText xml:space="preserve"> ADDIN EN.CITE.DATA </w:instrText>
      </w:r>
      <w:r w:rsidR="00743EB5" w:rsidRPr="00E97C7B">
        <w:rPr>
          <w:rFonts w:cs="Arial"/>
        </w:rPr>
      </w:r>
      <w:r w:rsidR="00743EB5" w:rsidRPr="00E97C7B">
        <w:rPr>
          <w:rFonts w:cs="Arial"/>
        </w:rPr>
        <w:fldChar w:fldCharType="end"/>
      </w:r>
      <w:r w:rsidR="00743EB5" w:rsidRPr="00E97C7B">
        <w:rPr>
          <w:rFonts w:cs="Arial"/>
        </w:rPr>
      </w:r>
      <w:r w:rsidR="00743EB5" w:rsidRPr="00E97C7B">
        <w:rPr>
          <w:rFonts w:cs="Arial"/>
        </w:rPr>
        <w:fldChar w:fldCharType="separate"/>
      </w:r>
      <w:r w:rsidR="00743EB5" w:rsidRPr="00E97C7B">
        <w:rPr>
          <w:rFonts w:cs="Arial"/>
          <w:noProof/>
        </w:rPr>
        <w:t>(Naruse</w:t>
      </w:r>
      <w:r w:rsidR="00743EB5" w:rsidRPr="00E97C7B">
        <w:rPr>
          <w:rFonts w:cs="Arial"/>
          <w:i/>
          <w:noProof/>
        </w:rPr>
        <w:t xml:space="preserve"> et al.</w:t>
      </w:r>
      <w:r w:rsidR="00743EB5" w:rsidRPr="00E97C7B">
        <w:rPr>
          <w:rFonts w:cs="Arial"/>
          <w:noProof/>
        </w:rPr>
        <w:t xml:space="preserve"> 2009, Hazan</w:t>
      </w:r>
      <w:r w:rsidR="00743EB5" w:rsidRPr="00E97C7B">
        <w:rPr>
          <w:rFonts w:cs="Arial"/>
          <w:i/>
          <w:noProof/>
        </w:rPr>
        <w:t xml:space="preserve"> et al.</w:t>
      </w:r>
      <w:r w:rsidR="00743EB5" w:rsidRPr="00E97C7B">
        <w:rPr>
          <w:rFonts w:cs="Arial"/>
          <w:noProof/>
        </w:rPr>
        <w:t xml:space="preserve"> 2010, Bulmer</w:t>
      </w:r>
      <w:r w:rsidR="00743EB5" w:rsidRPr="00E97C7B">
        <w:rPr>
          <w:rFonts w:cs="Arial"/>
          <w:i/>
          <w:noProof/>
        </w:rPr>
        <w:t xml:space="preserve"> et al.</w:t>
      </w:r>
      <w:r w:rsidR="00743EB5" w:rsidRPr="00E97C7B">
        <w:rPr>
          <w:rFonts w:cs="Arial"/>
          <w:noProof/>
        </w:rPr>
        <w:t xml:space="preserve"> 2012, Robson</w:t>
      </w:r>
      <w:r w:rsidR="00743EB5" w:rsidRPr="00E97C7B">
        <w:rPr>
          <w:rFonts w:cs="Arial"/>
          <w:i/>
          <w:noProof/>
        </w:rPr>
        <w:t xml:space="preserve"> et al.</w:t>
      </w:r>
      <w:r w:rsidR="00743EB5" w:rsidRPr="00E97C7B">
        <w:rPr>
          <w:rFonts w:cs="Arial"/>
          <w:noProof/>
        </w:rPr>
        <w:t xml:space="preserve"> 2012)</w:t>
      </w:r>
      <w:r w:rsidR="00743EB5" w:rsidRPr="00E97C7B">
        <w:rPr>
          <w:rFonts w:cs="Arial"/>
        </w:rPr>
        <w:fldChar w:fldCharType="end"/>
      </w:r>
      <w:r w:rsidRPr="00E97C7B">
        <w:rPr>
          <w:rFonts w:cs="Arial"/>
        </w:rPr>
        <w:t xml:space="preserve">. </w:t>
      </w:r>
      <w:r w:rsidR="00091641" w:rsidRPr="00E97C7B">
        <w:rPr>
          <w:rFonts w:cs="Arial"/>
        </w:rPr>
        <w:t xml:space="preserve">It remains to be determined whether </w:t>
      </w:r>
      <w:r w:rsidRPr="00E97C7B">
        <w:rPr>
          <w:rFonts w:cs="Arial"/>
        </w:rPr>
        <w:t>immune cells from nRI, but not hRI pregnancies, can lead to VSMC de-differentiation as determined by loss of contractile-related proteins including α-smooth muscle actin (α-</w:t>
      </w:r>
      <w:r w:rsidR="00F017EB" w:rsidRPr="00E97C7B">
        <w:rPr>
          <w:rFonts w:cs="Arial"/>
        </w:rPr>
        <w:t xml:space="preserve">SMA), </w:t>
      </w:r>
      <w:proofErr w:type="spellStart"/>
      <w:r w:rsidR="00F017EB" w:rsidRPr="00E97C7B">
        <w:rPr>
          <w:rFonts w:cs="Arial"/>
        </w:rPr>
        <w:t>calponin</w:t>
      </w:r>
      <w:proofErr w:type="spellEnd"/>
      <w:r w:rsidR="00F017EB" w:rsidRPr="00E97C7B">
        <w:rPr>
          <w:rFonts w:cs="Arial"/>
        </w:rPr>
        <w:t>, and h-</w:t>
      </w:r>
      <w:proofErr w:type="spellStart"/>
      <w:r w:rsidR="00F017EB" w:rsidRPr="00E97C7B">
        <w:rPr>
          <w:rFonts w:cs="Arial"/>
        </w:rPr>
        <w:t>caldesmin</w:t>
      </w:r>
      <w:proofErr w:type="spellEnd"/>
      <w:r w:rsidRPr="00E97C7B">
        <w:rPr>
          <w:rFonts w:cs="Arial"/>
        </w:rPr>
        <w:t xml:space="preserve"> and the adoption of a more migratory phenotype. </w:t>
      </w:r>
      <w:r w:rsidR="00431922" w:rsidRPr="00E97C7B">
        <w:rPr>
          <w:rFonts w:cs="Arial"/>
        </w:rPr>
        <w:t>Since there is</w:t>
      </w:r>
      <w:r w:rsidRPr="00E97C7B">
        <w:rPr>
          <w:rFonts w:cs="Arial"/>
        </w:rPr>
        <w:t xml:space="preserve"> strong evidence of the role played by trophoblast in vascular cell changes (in de-differentiation </w:t>
      </w:r>
      <w:r w:rsidR="00743EB5" w:rsidRPr="00E97C7B">
        <w:rPr>
          <w:rFonts w:cs="Arial"/>
        </w:rPr>
        <w:fldChar w:fldCharType="begin">
          <w:fldData xml:space="preserve">PEVuZE5vdGU+PENpdGU+PEF1dGhvcj5XYWxsYWNlPC9BdXRob3I+PFllYXI+MjAxMzwvWWVhcj48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=
</w:fldData>
        </w:fldChar>
      </w:r>
      <w:r w:rsidR="00743EB5" w:rsidRPr="00E97C7B">
        <w:rPr>
          <w:rFonts w:cs="Arial"/>
        </w:rPr>
        <w:instrText xml:space="preserve"> ADDIN EN.CITE </w:instrText>
      </w:r>
      <w:r w:rsidR="00743EB5" w:rsidRPr="00E97C7B">
        <w:rPr>
          <w:rFonts w:cs="Arial"/>
        </w:rPr>
        <w:fldChar w:fldCharType="begin">
          <w:fldData xml:space="preserve">PEVuZE5vdGU+PENpdGU+PEF1dGhvcj5XYWxsYWNlPC9BdXRob3I+PFllYXI+MjAxMzwvWWVhcj48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=
</w:fldData>
        </w:fldChar>
      </w:r>
      <w:r w:rsidR="00743EB5" w:rsidRPr="00E97C7B">
        <w:rPr>
          <w:rFonts w:cs="Arial"/>
        </w:rPr>
        <w:instrText xml:space="preserve"> ADDIN EN.CITE.DATA </w:instrText>
      </w:r>
      <w:r w:rsidR="00743EB5" w:rsidRPr="00E97C7B">
        <w:rPr>
          <w:rFonts w:cs="Arial"/>
        </w:rPr>
      </w:r>
      <w:r w:rsidR="00743EB5" w:rsidRPr="00E97C7B">
        <w:rPr>
          <w:rFonts w:cs="Arial"/>
        </w:rPr>
        <w:fldChar w:fldCharType="end"/>
      </w:r>
      <w:r w:rsidR="00743EB5" w:rsidRPr="00E97C7B">
        <w:rPr>
          <w:rFonts w:cs="Arial"/>
        </w:rPr>
      </w:r>
      <w:r w:rsidR="00743EB5" w:rsidRPr="00E97C7B">
        <w:rPr>
          <w:rFonts w:cs="Arial"/>
        </w:rPr>
        <w:fldChar w:fldCharType="separate"/>
      </w:r>
      <w:r w:rsidR="00743EB5" w:rsidRPr="00E97C7B">
        <w:rPr>
          <w:rFonts w:cs="Arial"/>
          <w:noProof/>
        </w:rPr>
        <w:t>(Wallace</w:t>
      </w:r>
      <w:r w:rsidR="00743EB5" w:rsidRPr="00E97C7B">
        <w:rPr>
          <w:rFonts w:cs="Arial"/>
          <w:i/>
          <w:noProof/>
        </w:rPr>
        <w:t xml:space="preserve"> et al.</w:t>
      </w:r>
      <w:r w:rsidR="00743EB5" w:rsidRPr="00E97C7B">
        <w:rPr>
          <w:rFonts w:cs="Arial"/>
          <w:noProof/>
        </w:rPr>
        <w:t xml:space="preserve"> 2013a)</w:t>
      </w:r>
      <w:r w:rsidR="00743EB5" w:rsidRPr="00E97C7B">
        <w:rPr>
          <w:rFonts w:cs="Arial"/>
        </w:rPr>
        <w:fldChar w:fldCharType="end"/>
      </w:r>
      <w:r w:rsidRPr="00E97C7B">
        <w:rPr>
          <w:rFonts w:cs="Arial"/>
        </w:rPr>
        <w:t xml:space="preserve"> and in inducing vascular cell apoptosis </w:t>
      </w:r>
      <w:r w:rsidR="00743EB5" w:rsidRPr="00E97C7B">
        <w:rPr>
          <w:rFonts w:cs="Arial"/>
        </w:rPr>
        <w:fldChar w:fldCharType="begin">
          <w:fldData xml:space="preserve">PEVuZE5vdGU+PENpdGU+PEF1dGhvcj5Bc2h0b248L0F1dGhvcj48WWVhcj4yMDA1PC9ZZWFyPjxS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=
</w:fldData>
        </w:fldChar>
      </w:r>
      <w:r w:rsidR="00743EB5" w:rsidRPr="00E97C7B">
        <w:rPr>
          <w:rFonts w:cs="Arial"/>
        </w:rPr>
        <w:instrText xml:space="preserve"> ADDIN EN.CITE </w:instrText>
      </w:r>
      <w:r w:rsidR="00743EB5" w:rsidRPr="00E97C7B">
        <w:rPr>
          <w:rFonts w:cs="Arial"/>
        </w:rPr>
        <w:fldChar w:fldCharType="begin">
          <w:fldData xml:space="preserve">PEVuZE5vdGU+PENpdGU+PEF1dGhvcj5Bc2h0b248L0F1dGhvcj48WWVhcj4yMDA1PC9ZZWFyPjxS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=
</w:fldData>
        </w:fldChar>
      </w:r>
      <w:r w:rsidR="00743EB5" w:rsidRPr="00E97C7B">
        <w:rPr>
          <w:rFonts w:cs="Arial"/>
        </w:rPr>
        <w:instrText xml:space="preserve"> ADDIN EN.CITE.DATA </w:instrText>
      </w:r>
      <w:r w:rsidR="00743EB5" w:rsidRPr="00E97C7B">
        <w:rPr>
          <w:rFonts w:cs="Arial"/>
        </w:rPr>
      </w:r>
      <w:r w:rsidR="00743EB5" w:rsidRPr="00E97C7B">
        <w:rPr>
          <w:rFonts w:cs="Arial"/>
        </w:rPr>
        <w:fldChar w:fldCharType="end"/>
      </w:r>
      <w:r w:rsidR="00743EB5" w:rsidRPr="00E97C7B">
        <w:rPr>
          <w:rFonts w:cs="Arial"/>
        </w:rPr>
      </w:r>
      <w:r w:rsidR="00743EB5" w:rsidRPr="00E97C7B">
        <w:rPr>
          <w:rFonts w:cs="Arial"/>
        </w:rPr>
        <w:fldChar w:fldCharType="separate"/>
      </w:r>
      <w:r w:rsidR="00743EB5" w:rsidRPr="00E97C7B">
        <w:rPr>
          <w:rFonts w:cs="Arial"/>
          <w:noProof/>
        </w:rPr>
        <w:t>(Ashton</w:t>
      </w:r>
      <w:r w:rsidR="00743EB5" w:rsidRPr="00E97C7B">
        <w:rPr>
          <w:rFonts w:cs="Arial"/>
          <w:i/>
          <w:noProof/>
        </w:rPr>
        <w:t xml:space="preserve"> et al.</w:t>
      </w:r>
      <w:r w:rsidR="00743EB5" w:rsidRPr="00E97C7B">
        <w:rPr>
          <w:rFonts w:cs="Arial"/>
          <w:noProof/>
        </w:rPr>
        <w:t xml:space="preserve"> 2005, Harris</w:t>
      </w:r>
      <w:r w:rsidR="00743EB5" w:rsidRPr="00E97C7B">
        <w:rPr>
          <w:rFonts w:cs="Arial"/>
          <w:i/>
          <w:noProof/>
        </w:rPr>
        <w:t xml:space="preserve"> et al.</w:t>
      </w:r>
      <w:r w:rsidR="00743EB5" w:rsidRPr="00E97C7B">
        <w:rPr>
          <w:rFonts w:cs="Arial"/>
          <w:noProof/>
        </w:rPr>
        <w:t xml:space="preserve"> 2006, Harris</w:t>
      </w:r>
      <w:r w:rsidR="00743EB5" w:rsidRPr="00E97C7B">
        <w:rPr>
          <w:rFonts w:cs="Arial"/>
          <w:i/>
          <w:noProof/>
        </w:rPr>
        <w:t xml:space="preserve"> et al.</w:t>
      </w:r>
      <w:r w:rsidR="00743EB5" w:rsidRPr="00E97C7B">
        <w:rPr>
          <w:rFonts w:cs="Arial"/>
          <w:noProof/>
        </w:rPr>
        <w:t xml:space="preserve"> 2007, Whitley and Cartwright 2009)</w:t>
      </w:r>
      <w:r w:rsidR="00743EB5" w:rsidRPr="00E97C7B">
        <w:rPr>
          <w:rFonts w:cs="Arial"/>
        </w:rPr>
        <w:fldChar w:fldCharType="end"/>
      </w:r>
      <w:r w:rsidRPr="00E97C7B">
        <w:rPr>
          <w:rFonts w:cs="Arial"/>
        </w:rPr>
        <w:t xml:space="preserve"> and migration </w:t>
      </w:r>
      <w:r w:rsidR="00743EB5" w:rsidRPr="00E97C7B">
        <w:rPr>
          <w:rFonts w:cs="Arial"/>
        </w:rPr>
        <w:fldChar w:fldCharType="begin">
          <w:fldData xml:space="preserve">PEVuZE5vdGU+PENpdGU+PEF1dGhvcj5CdWxtZXI8L0F1dGhvcj48WWVhcj4yMDEyPC9ZZWFyPjxS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==
</w:fldData>
        </w:fldChar>
      </w:r>
      <w:r w:rsidR="00743EB5" w:rsidRPr="00E97C7B">
        <w:rPr>
          <w:rFonts w:cs="Arial"/>
        </w:rPr>
        <w:instrText xml:space="preserve"> ADDIN EN.CITE </w:instrText>
      </w:r>
      <w:r w:rsidR="00743EB5" w:rsidRPr="00E97C7B">
        <w:rPr>
          <w:rFonts w:cs="Arial"/>
        </w:rPr>
        <w:fldChar w:fldCharType="begin">
          <w:fldData xml:space="preserve">PEVuZE5vdGU+PENpdGU+PEF1dGhvcj5CdWxtZXI8L0F1dGhvcj48WWVhcj4yMDEyPC9ZZWFyPjxS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==
</w:fldData>
        </w:fldChar>
      </w:r>
      <w:r w:rsidR="00743EB5" w:rsidRPr="00E97C7B">
        <w:rPr>
          <w:rFonts w:cs="Arial"/>
        </w:rPr>
        <w:instrText xml:space="preserve"> ADDIN EN.CITE.DATA </w:instrText>
      </w:r>
      <w:r w:rsidR="00743EB5" w:rsidRPr="00E97C7B">
        <w:rPr>
          <w:rFonts w:cs="Arial"/>
        </w:rPr>
      </w:r>
      <w:r w:rsidR="00743EB5" w:rsidRPr="00E97C7B">
        <w:rPr>
          <w:rFonts w:cs="Arial"/>
        </w:rPr>
        <w:fldChar w:fldCharType="end"/>
      </w:r>
      <w:r w:rsidR="00743EB5" w:rsidRPr="00E97C7B">
        <w:rPr>
          <w:rFonts w:cs="Arial"/>
        </w:rPr>
      </w:r>
      <w:r w:rsidR="00743EB5" w:rsidRPr="00E97C7B">
        <w:rPr>
          <w:rFonts w:cs="Arial"/>
        </w:rPr>
        <w:fldChar w:fldCharType="separate"/>
      </w:r>
      <w:r w:rsidR="00743EB5" w:rsidRPr="00E97C7B">
        <w:rPr>
          <w:rFonts w:cs="Arial"/>
          <w:noProof/>
        </w:rPr>
        <w:t>(Bulmer</w:t>
      </w:r>
      <w:r w:rsidR="00743EB5" w:rsidRPr="00E97C7B">
        <w:rPr>
          <w:rFonts w:cs="Arial"/>
          <w:i/>
          <w:noProof/>
        </w:rPr>
        <w:t xml:space="preserve"> et al.</w:t>
      </w:r>
      <w:r w:rsidR="00743EB5" w:rsidRPr="00E97C7B">
        <w:rPr>
          <w:rFonts w:cs="Arial"/>
          <w:noProof/>
        </w:rPr>
        <w:t xml:space="preserve"> 2012, Wallace</w:t>
      </w:r>
      <w:r w:rsidR="00743EB5" w:rsidRPr="00E97C7B">
        <w:rPr>
          <w:rFonts w:cs="Arial"/>
          <w:i/>
          <w:noProof/>
        </w:rPr>
        <w:t xml:space="preserve"> et al.</w:t>
      </w:r>
      <w:r w:rsidR="00743EB5" w:rsidRPr="00E97C7B">
        <w:rPr>
          <w:rFonts w:cs="Arial"/>
          <w:noProof/>
        </w:rPr>
        <w:t xml:space="preserve"> 2013a)</w:t>
      </w:r>
      <w:r w:rsidR="00743EB5" w:rsidRPr="00E97C7B">
        <w:rPr>
          <w:rFonts w:cs="Arial"/>
        </w:rPr>
        <w:fldChar w:fldCharType="end"/>
      </w:r>
      <w:r w:rsidRPr="00E97C7B">
        <w:rPr>
          <w:rFonts w:cs="Arial"/>
        </w:rPr>
        <w:t xml:space="preserve">, the effect of </w:t>
      </w:r>
      <w:r w:rsidR="00431922" w:rsidRPr="00E97C7B">
        <w:rPr>
          <w:rFonts w:cs="Arial"/>
        </w:rPr>
        <w:t xml:space="preserve">dNK cells in priming trophoblast in preparation for these events may </w:t>
      </w:r>
      <w:r w:rsidR="007C2268" w:rsidRPr="00E97C7B">
        <w:rPr>
          <w:rFonts w:cs="Arial"/>
        </w:rPr>
        <w:t>add an additional level of regulation</w:t>
      </w:r>
      <w:r w:rsidR="00431922" w:rsidRPr="00E97C7B">
        <w:rPr>
          <w:rFonts w:cs="Arial"/>
        </w:rPr>
        <w:t xml:space="preserve">. </w:t>
      </w:r>
    </w:p>
    <w:p w14:paraId="50A04B1D" w14:textId="77777777" w:rsidR="00E37EA2" w:rsidRPr="00E97C7B" w:rsidRDefault="00431922" w:rsidP="00E37EA2">
      <w:pPr>
        <w:rPr>
          <w:rFonts w:cs="Arial"/>
          <w:b/>
        </w:rPr>
      </w:pPr>
      <w:r w:rsidRPr="00E97C7B">
        <w:rPr>
          <w:rFonts w:cs="Arial"/>
          <w:b/>
        </w:rPr>
        <w:t>What regulates the dNK cell phenotype</w:t>
      </w:r>
      <w:r w:rsidR="008909DE" w:rsidRPr="00E97C7B">
        <w:rPr>
          <w:rFonts w:cs="Arial"/>
          <w:b/>
        </w:rPr>
        <w:t>?</w:t>
      </w:r>
    </w:p>
    <w:p w14:paraId="306E7A97" w14:textId="3A7F0AF6" w:rsidR="00EF2595" w:rsidRPr="00E97C7B" w:rsidRDefault="00431922" w:rsidP="008909DE">
      <w:pPr>
        <w:jc w:val="both"/>
      </w:pPr>
      <w:r w:rsidRPr="00E97C7B">
        <w:t xml:space="preserve">The identification of clear differences in the secretion of factors, receptor expression and </w:t>
      </w:r>
      <w:r w:rsidR="00251F23" w:rsidRPr="00E97C7B">
        <w:t>functional behaviour between</w:t>
      </w:r>
      <w:r w:rsidRPr="00E97C7B">
        <w:t xml:space="preserve"> dNK cells isolated from pregnancies with </w:t>
      </w:r>
      <w:r w:rsidR="008909DE" w:rsidRPr="00E97C7B">
        <w:t>normal versus impaired</w:t>
      </w:r>
      <w:r w:rsidRPr="00E97C7B">
        <w:t xml:space="preserve"> </w:t>
      </w:r>
      <w:r w:rsidR="00BD54DB" w:rsidRPr="00E97C7B">
        <w:t>remodelling raises an important question. S</w:t>
      </w:r>
      <w:r w:rsidR="00251F23" w:rsidRPr="00E97C7B">
        <w:t xml:space="preserve">ince dNK cells are surrounded by a variety of cell types that could be influencing their phenotype - </w:t>
      </w:r>
      <w:r w:rsidRPr="00E97C7B">
        <w:t xml:space="preserve">what </w:t>
      </w:r>
      <w:r w:rsidR="00251F23" w:rsidRPr="00E97C7B">
        <w:t xml:space="preserve">cells/factors are contributing to the regulation of these differences? </w:t>
      </w:r>
      <w:r w:rsidR="00797C9F" w:rsidRPr="00E97C7B">
        <w:t xml:space="preserve">The possible </w:t>
      </w:r>
      <w:r w:rsidR="00F017EB" w:rsidRPr="00E97C7B">
        <w:t xml:space="preserve">input from </w:t>
      </w:r>
      <w:r w:rsidR="00251F23" w:rsidRPr="00E97C7B">
        <w:t xml:space="preserve">stromal </w:t>
      </w:r>
      <w:r w:rsidR="00D02C7A" w:rsidRPr="00E97C7B">
        <w:t>cells</w:t>
      </w:r>
      <w:r w:rsidR="00C81946" w:rsidRPr="00E97C7B">
        <w:t>,</w:t>
      </w:r>
      <w:r w:rsidR="00251F23" w:rsidRPr="00E97C7B">
        <w:t xml:space="preserve"> </w:t>
      </w:r>
      <w:r w:rsidR="00426FB9" w:rsidRPr="00E97C7B">
        <w:t>other immune cells</w:t>
      </w:r>
      <w:r w:rsidR="00251F23" w:rsidRPr="00E97C7B">
        <w:t xml:space="preserve"> </w:t>
      </w:r>
      <w:r w:rsidR="00C81946" w:rsidRPr="00E97C7B">
        <w:t xml:space="preserve">and trophoblast </w:t>
      </w:r>
      <w:r w:rsidR="00251F23" w:rsidRPr="00E97C7B">
        <w:t>will briefly be discussed.</w:t>
      </w:r>
    </w:p>
    <w:p w14:paraId="1961D1A4" w14:textId="239A5223" w:rsidR="00797C9F" w:rsidRPr="00E97C7B" w:rsidRDefault="00D02C7A" w:rsidP="00C81946">
      <w:pPr>
        <w:jc w:val="both"/>
        <w:rPr>
          <w:rFonts w:cs="Arial"/>
        </w:rPr>
      </w:pPr>
      <w:r w:rsidRPr="00E97C7B">
        <w:rPr>
          <w:rFonts w:cs="Arial"/>
        </w:rPr>
        <w:t>The number of NK cells in the endometrium increases during the mid-secretory phase of the menstrual cycle and the early stages of pregnancy. This coincides with decidualisation of the endometrium, where uterine stromal cells differentiate to specialised secretory decidual stromal cells (DSC) in the presence of</w:t>
      </w:r>
      <w:r w:rsidR="00E66A2C" w:rsidRPr="00E97C7B">
        <w:rPr>
          <w:rFonts w:cs="Arial"/>
        </w:rPr>
        <w:t xml:space="preserve"> progesterone. </w:t>
      </w:r>
      <w:r w:rsidRPr="00E97C7B">
        <w:rPr>
          <w:rFonts w:cs="Arial"/>
        </w:rPr>
        <w:t xml:space="preserve">It is unclear where </w:t>
      </w:r>
      <w:r w:rsidR="00E66A2C" w:rsidRPr="00E97C7B">
        <w:rPr>
          <w:rFonts w:cs="Arial"/>
        </w:rPr>
        <w:t xml:space="preserve">the </w:t>
      </w:r>
      <w:r w:rsidRPr="00E97C7B">
        <w:rPr>
          <w:rFonts w:cs="Arial"/>
        </w:rPr>
        <w:t>dNK cells originate from; with suggestions that they infiltrate from peripheral blood (</w:t>
      </w:r>
      <w:proofErr w:type="spellStart"/>
      <w:r w:rsidRPr="00E97C7B">
        <w:rPr>
          <w:rFonts w:cs="Arial"/>
        </w:rPr>
        <w:t>pbNK</w:t>
      </w:r>
      <w:proofErr w:type="spellEnd"/>
      <w:r w:rsidRPr="00E97C7B">
        <w:rPr>
          <w:rFonts w:cs="Arial"/>
        </w:rPr>
        <w:t>) or that they differentiate from immature endometrial NK cells. However, DSC have been implicated in both mechanisms</w:t>
      </w:r>
      <w:r w:rsidR="00D779A9" w:rsidRPr="00E97C7B">
        <w:rPr>
          <w:rFonts w:cs="Arial"/>
        </w:rPr>
        <w:t xml:space="preserve"> and </w:t>
      </w:r>
      <w:r w:rsidR="00E66A2C" w:rsidRPr="00E97C7B">
        <w:rPr>
          <w:rFonts w:cs="Arial"/>
        </w:rPr>
        <w:t xml:space="preserve">it is highly likely that how they recruit and educate NK cells will </w:t>
      </w:r>
      <w:r w:rsidR="00D779A9" w:rsidRPr="00E97C7B">
        <w:rPr>
          <w:rFonts w:cs="Arial"/>
        </w:rPr>
        <w:t>contribute to the differences we have observed in the dNK from women with a higher risk of pregnancy complications</w:t>
      </w:r>
      <w:r w:rsidRPr="00E97C7B">
        <w:rPr>
          <w:rFonts w:cs="Arial"/>
        </w:rPr>
        <w:t xml:space="preserve">. DSC produce </w:t>
      </w:r>
      <w:r w:rsidR="00E66A2C" w:rsidRPr="00E97C7B">
        <w:rPr>
          <w:rFonts w:cs="Arial"/>
        </w:rPr>
        <w:t xml:space="preserve">many </w:t>
      </w:r>
      <w:r w:rsidRPr="00E97C7B">
        <w:rPr>
          <w:rFonts w:cs="Arial"/>
        </w:rPr>
        <w:t xml:space="preserve">chemokines </w:t>
      </w:r>
      <w:r w:rsidR="00E66A2C" w:rsidRPr="00E97C7B">
        <w:rPr>
          <w:rFonts w:cs="Arial"/>
        </w:rPr>
        <w:t xml:space="preserve">such as </w:t>
      </w:r>
      <w:r w:rsidRPr="00E97C7B">
        <w:rPr>
          <w:rFonts w:cs="Arial"/>
        </w:rPr>
        <w:t xml:space="preserve">CXCL8, CXCL10, </w:t>
      </w:r>
      <w:r w:rsidR="00E66A2C" w:rsidRPr="00E97C7B">
        <w:rPr>
          <w:rFonts w:cs="Arial"/>
        </w:rPr>
        <w:t xml:space="preserve">and </w:t>
      </w:r>
      <w:r w:rsidR="00932D1A" w:rsidRPr="00E97C7B">
        <w:rPr>
          <w:rFonts w:cs="Arial"/>
        </w:rPr>
        <w:t xml:space="preserve">CXCL12 </w:t>
      </w:r>
      <w:r w:rsidR="00D779A9" w:rsidRPr="00E97C7B">
        <w:rPr>
          <w:rFonts w:cs="Arial"/>
        </w:rPr>
        <w:t>which are major NK cell</w:t>
      </w:r>
      <w:r w:rsidRPr="00E97C7B">
        <w:rPr>
          <w:rFonts w:cs="Arial"/>
        </w:rPr>
        <w:t xml:space="preserve"> </w:t>
      </w:r>
      <w:proofErr w:type="spellStart"/>
      <w:r w:rsidRPr="00E97C7B">
        <w:rPr>
          <w:rFonts w:cs="Arial"/>
        </w:rPr>
        <w:t>chemoatt</w:t>
      </w:r>
      <w:r w:rsidR="00D779A9" w:rsidRPr="00E97C7B">
        <w:rPr>
          <w:rFonts w:cs="Arial"/>
        </w:rPr>
        <w:t>ractants</w:t>
      </w:r>
      <w:proofErr w:type="spellEnd"/>
      <w:r w:rsidR="00D779A9" w:rsidRPr="00E97C7B">
        <w:rPr>
          <w:rFonts w:cs="Arial"/>
        </w:rPr>
        <w:t xml:space="preserve"> </w:t>
      </w:r>
      <w:r w:rsidR="00743EB5" w:rsidRPr="00E97C7B">
        <w:rPr>
          <w:rFonts w:cs="Arial"/>
        </w:rPr>
        <w:fldChar w:fldCharType="begin">
          <w:fldData xml:space="preserve">PEVuZE5vdGU+PENpdGU+PEF1dGhvcj5DYXJsaW5vPC9BdXRob3I+PFllYXI+MjAwODwvWWVhcj48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</w:fldData>
        </w:fldChar>
      </w:r>
      <w:r w:rsidR="00743EB5" w:rsidRPr="00E97C7B">
        <w:rPr>
          <w:rFonts w:cs="Arial"/>
        </w:rPr>
        <w:instrText xml:space="preserve"> ADDIN EN.CITE </w:instrText>
      </w:r>
      <w:r w:rsidR="00743EB5" w:rsidRPr="00E97C7B">
        <w:rPr>
          <w:rFonts w:cs="Arial"/>
        </w:rPr>
        <w:fldChar w:fldCharType="begin">
          <w:fldData xml:space="preserve">PEVuZE5vdGU+PENpdGU+PEF1dGhvcj5DYXJsaW5vPC9BdXRob3I+PFllYXI+MjAwODwvWWVhcj48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</w:fldData>
        </w:fldChar>
      </w:r>
      <w:r w:rsidR="00743EB5" w:rsidRPr="00E97C7B">
        <w:rPr>
          <w:rFonts w:cs="Arial"/>
        </w:rPr>
        <w:instrText xml:space="preserve"> ADDIN EN.CITE.DATA </w:instrText>
      </w:r>
      <w:r w:rsidR="00743EB5" w:rsidRPr="00E97C7B">
        <w:rPr>
          <w:rFonts w:cs="Arial"/>
        </w:rPr>
      </w:r>
      <w:r w:rsidR="00743EB5" w:rsidRPr="00E97C7B">
        <w:rPr>
          <w:rFonts w:cs="Arial"/>
        </w:rPr>
        <w:fldChar w:fldCharType="end"/>
      </w:r>
      <w:r w:rsidR="00743EB5" w:rsidRPr="00E97C7B">
        <w:rPr>
          <w:rFonts w:cs="Arial"/>
        </w:rPr>
      </w:r>
      <w:r w:rsidR="00743EB5" w:rsidRPr="00E97C7B">
        <w:rPr>
          <w:rFonts w:cs="Arial"/>
        </w:rPr>
        <w:fldChar w:fldCharType="separate"/>
      </w:r>
      <w:r w:rsidR="00743EB5" w:rsidRPr="00E97C7B">
        <w:rPr>
          <w:rFonts w:cs="Arial"/>
          <w:noProof/>
        </w:rPr>
        <w:t>(Carlino</w:t>
      </w:r>
      <w:r w:rsidR="00743EB5" w:rsidRPr="00E97C7B">
        <w:rPr>
          <w:rFonts w:cs="Arial"/>
          <w:i/>
          <w:noProof/>
        </w:rPr>
        <w:t xml:space="preserve"> et al.</w:t>
      </w:r>
      <w:r w:rsidR="00743EB5" w:rsidRPr="00E97C7B">
        <w:rPr>
          <w:rFonts w:cs="Arial"/>
          <w:noProof/>
        </w:rPr>
        <w:t xml:space="preserve"> 2008)</w:t>
      </w:r>
      <w:r w:rsidR="00743EB5" w:rsidRPr="00E97C7B">
        <w:rPr>
          <w:rFonts w:cs="Arial"/>
        </w:rPr>
        <w:fldChar w:fldCharType="end"/>
      </w:r>
      <w:r w:rsidR="00D779A9" w:rsidRPr="00E97C7B">
        <w:rPr>
          <w:rFonts w:cs="Arial"/>
        </w:rPr>
        <w:t>. DSC secrete</w:t>
      </w:r>
      <w:r w:rsidRPr="00E97C7B">
        <w:rPr>
          <w:rFonts w:cs="Arial"/>
        </w:rPr>
        <w:t xml:space="preserve"> TGFβ which </w:t>
      </w:r>
      <w:r w:rsidR="00D779A9" w:rsidRPr="00E97C7B">
        <w:rPr>
          <w:rFonts w:cs="Arial"/>
        </w:rPr>
        <w:t xml:space="preserve">has </w:t>
      </w:r>
      <w:r w:rsidR="00D779A9" w:rsidRPr="00E97C7B">
        <w:rPr>
          <w:rFonts w:cs="Arial"/>
        </w:rPr>
        <w:lastRenderedPageBreak/>
        <w:t xml:space="preserve">been shown to regulate the adoption of a </w:t>
      </w:r>
      <w:proofErr w:type="spellStart"/>
      <w:r w:rsidR="00D779A9" w:rsidRPr="00E97C7B">
        <w:rPr>
          <w:rFonts w:cs="Arial"/>
        </w:rPr>
        <w:t>dNK</w:t>
      </w:r>
      <w:proofErr w:type="spellEnd"/>
      <w:r w:rsidR="00D779A9" w:rsidRPr="00E97C7B">
        <w:rPr>
          <w:rFonts w:cs="Arial"/>
        </w:rPr>
        <w:t xml:space="preserve"> phenotype by </w:t>
      </w:r>
      <w:proofErr w:type="spellStart"/>
      <w:r w:rsidR="00D779A9" w:rsidRPr="00E97C7B">
        <w:rPr>
          <w:rFonts w:cs="Arial"/>
        </w:rPr>
        <w:t>pbNK</w:t>
      </w:r>
      <w:proofErr w:type="spellEnd"/>
      <w:r w:rsidR="00D779A9" w:rsidRPr="00E97C7B">
        <w:rPr>
          <w:rFonts w:cs="Arial"/>
        </w:rPr>
        <w:t xml:space="preserve"> cells</w:t>
      </w:r>
      <w:r w:rsidR="00E66A2C" w:rsidRPr="00E97C7B">
        <w:rPr>
          <w:rFonts w:cs="Arial"/>
        </w:rPr>
        <w:t xml:space="preserve"> </w:t>
      </w:r>
      <w:r w:rsidR="00743EB5" w:rsidRPr="00E97C7B">
        <w:rPr>
          <w:rFonts w:cs="Arial"/>
        </w:rPr>
        <w:fldChar w:fldCharType="begin">
          <w:fldData xml:space="preserve">PEVuZE5vdGU+PENpdGU+PEF1dGhvcj5LZXNraW48L0F1dGhvcj48WWVhcj4yMDA3PC9ZZWFyPjxS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wvcGVyaW9kaWNhbD48cGFnZXM+MzM3OC04MzwvcGFnZXM+PHZvbHVtZT4xMDQ8L3ZvbHVtZT48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=
</w:fldData>
        </w:fldChar>
      </w:r>
      <w:r w:rsidR="00743EB5" w:rsidRPr="00E97C7B">
        <w:rPr>
          <w:rFonts w:cs="Arial"/>
        </w:rPr>
        <w:instrText xml:space="preserve"> ADDIN EN.CITE </w:instrText>
      </w:r>
      <w:r w:rsidR="00743EB5" w:rsidRPr="00E97C7B">
        <w:rPr>
          <w:rFonts w:cs="Arial"/>
        </w:rPr>
        <w:fldChar w:fldCharType="begin">
          <w:fldData xml:space="preserve">PEVuZE5vdGU+PENpdGU+PEF1dGhvcj5LZXNraW48L0F1dGhvcj48WWVhcj4yMDA3PC9ZZWFyPjxS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wvcGVyaW9kaWNhbD48cGFnZXM+MzM3OC04MzwvcGFnZXM+PHZvbHVtZT4xMDQ8L3ZvbHVtZT48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=
</w:fldData>
        </w:fldChar>
      </w:r>
      <w:r w:rsidR="00743EB5" w:rsidRPr="00E97C7B">
        <w:rPr>
          <w:rFonts w:cs="Arial"/>
        </w:rPr>
        <w:instrText xml:space="preserve"> ADDIN EN.CITE.DATA </w:instrText>
      </w:r>
      <w:r w:rsidR="00743EB5" w:rsidRPr="00E97C7B">
        <w:rPr>
          <w:rFonts w:cs="Arial"/>
        </w:rPr>
      </w:r>
      <w:r w:rsidR="00743EB5" w:rsidRPr="00E97C7B">
        <w:rPr>
          <w:rFonts w:cs="Arial"/>
        </w:rPr>
        <w:fldChar w:fldCharType="end"/>
      </w:r>
      <w:r w:rsidR="00743EB5" w:rsidRPr="00E97C7B">
        <w:rPr>
          <w:rFonts w:cs="Arial"/>
        </w:rPr>
      </w:r>
      <w:r w:rsidR="00743EB5" w:rsidRPr="00E97C7B">
        <w:rPr>
          <w:rFonts w:cs="Arial"/>
        </w:rPr>
        <w:fldChar w:fldCharType="separate"/>
      </w:r>
      <w:r w:rsidR="00743EB5" w:rsidRPr="00E97C7B">
        <w:rPr>
          <w:rFonts w:cs="Arial"/>
          <w:noProof/>
        </w:rPr>
        <w:t>(Keskin</w:t>
      </w:r>
      <w:r w:rsidR="00743EB5" w:rsidRPr="00E97C7B">
        <w:rPr>
          <w:rFonts w:cs="Arial"/>
          <w:i/>
          <w:noProof/>
        </w:rPr>
        <w:t xml:space="preserve"> et al.</w:t>
      </w:r>
      <w:r w:rsidR="00743EB5" w:rsidRPr="00E97C7B">
        <w:rPr>
          <w:rFonts w:cs="Arial"/>
          <w:noProof/>
        </w:rPr>
        <w:t xml:space="preserve"> 2007)</w:t>
      </w:r>
      <w:r w:rsidR="00743EB5" w:rsidRPr="00E97C7B">
        <w:rPr>
          <w:rFonts w:cs="Arial"/>
        </w:rPr>
        <w:fldChar w:fldCharType="end"/>
      </w:r>
      <w:r w:rsidR="00E66A2C" w:rsidRPr="00E97C7B">
        <w:rPr>
          <w:rFonts w:cs="Arial"/>
        </w:rPr>
        <w:t xml:space="preserve"> and also </w:t>
      </w:r>
      <w:r w:rsidRPr="00E97C7B">
        <w:rPr>
          <w:rFonts w:cs="Arial"/>
        </w:rPr>
        <w:t xml:space="preserve">secrete a range of </w:t>
      </w:r>
      <w:r w:rsidR="00E66A2C" w:rsidRPr="00E97C7B">
        <w:rPr>
          <w:rFonts w:cs="Arial"/>
        </w:rPr>
        <w:t xml:space="preserve">other </w:t>
      </w:r>
      <w:r w:rsidRPr="00E97C7B">
        <w:rPr>
          <w:rFonts w:cs="Arial"/>
        </w:rPr>
        <w:t>cytoki</w:t>
      </w:r>
      <w:r w:rsidR="004C3D48" w:rsidRPr="00E97C7B">
        <w:rPr>
          <w:rFonts w:cs="Arial"/>
        </w:rPr>
        <w:t>nes, including IL-11,</w:t>
      </w:r>
      <w:r w:rsidR="00D779A9" w:rsidRPr="00E97C7B">
        <w:rPr>
          <w:rFonts w:cs="Arial"/>
        </w:rPr>
        <w:t xml:space="preserve"> IL-15 </w:t>
      </w:r>
      <w:r w:rsidR="008B7C13" w:rsidRPr="00E97C7B">
        <w:rPr>
          <w:rFonts w:cs="Arial"/>
        </w:rPr>
        <w:t>and IL-33</w:t>
      </w:r>
      <w:r w:rsidR="00D779A9" w:rsidRPr="00E97C7B">
        <w:rPr>
          <w:rFonts w:cs="Arial"/>
        </w:rPr>
        <w:t xml:space="preserve">, which can regulate the differentiation, </w:t>
      </w:r>
      <w:r w:rsidR="004C3D48" w:rsidRPr="00E97C7B">
        <w:rPr>
          <w:rFonts w:cs="Arial"/>
        </w:rPr>
        <w:t>function</w:t>
      </w:r>
      <w:r w:rsidRPr="00E97C7B">
        <w:rPr>
          <w:rFonts w:cs="Arial"/>
        </w:rPr>
        <w:t xml:space="preserve"> </w:t>
      </w:r>
      <w:r w:rsidR="00D779A9" w:rsidRPr="00E97C7B">
        <w:rPr>
          <w:rFonts w:cs="Arial"/>
        </w:rPr>
        <w:t>and secretory profile of dNK cells</w:t>
      </w:r>
      <w:r w:rsidRPr="00E97C7B">
        <w:rPr>
          <w:rFonts w:cs="Arial"/>
        </w:rPr>
        <w:t xml:space="preserve"> </w:t>
      </w:r>
      <w:r w:rsidR="00743EB5" w:rsidRPr="00E97C7B">
        <w:rPr>
          <w:rFonts w:cs="Arial"/>
        </w:rPr>
        <w:fldChar w:fldCharType="begin">
          <w:fldData xml:space="preserve">PEVuZE5vdGU+PENpdGU+PEF1dGhvcj5BaW48L0F1dGhvcj48WWVhcj4yMDA0PC9ZZWFyPjxSZWNO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</w:fldData>
        </w:fldChar>
      </w:r>
      <w:r w:rsidR="002105DD" w:rsidRPr="00E97C7B">
        <w:rPr>
          <w:rFonts w:cs="Arial"/>
        </w:rPr>
        <w:instrText xml:space="preserve"> ADDIN EN.CITE </w:instrText>
      </w:r>
      <w:r w:rsidR="002105DD" w:rsidRPr="00E97C7B">
        <w:rPr>
          <w:rFonts w:cs="Arial"/>
        </w:rPr>
        <w:fldChar w:fldCharType="begin">
          <w:fldData xml:space="preserve">PEVuZE5vdGU+PENpdGU+PEF1dGhvcj5BaW48L0F1dGhvcj48WWVhcj4yMDA0PC9ZZWFyPjxSZWNO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</w:fldData>
        </w:fldChar>
      </w:r>
      <w:r w:rsidR="002105DD" w:rsidRPr="00E97C7B">
        <w:rPr>
          <w:rFonts w:cs="Arial"/>
        </w:rPr>
        <w:instrText xml:space="preserve"> ADDIN EN.CITE.DATA </w:instrText>
      </w:r>
      <w:r w:rsidR="002105DD" w:rsidRPr="00E97C7B">
        <w:rPr>
          <w:rFonts w:cs="Arial"/>
        </w:rPr>
      </w:r>
      <w:r w:rsidR="002105DD" w:rsidRPr="00E97C7B">
        <w:rPr>
          <w:rFonts w:cs="Arial"/>
        </w:rPr>
        <w:fldChar w:fldCharType="end"/>
      </w:r>
      <w:r w:rsidR="00743EB5" w:rsidRPr="00E97C7B">
        <w:rPr>
          <w:rFonts w:cs="Arial"/>
        </w:rPr>
      </w:r>
      <w:r w:rsidR="00743EB5" w:rsidRPr="00E97C7B">
        <w:rPr>
          <w:rFonts w:cs="Arial"/>
        </w:rPr>
        <w:fldChar w:fldCharType="separate"/>
      </w:r>
      <w:r w:rsidR="002105DD" w:rsidRPr="00E97C7B">
        <w:rPr>
          <w:rFonts w:cs="Arial"/>
          <w:noProof/>
        </w:rPr>
        <w:t>(Ain</w:t>
      </w:r>
      <w:r w:rsidR="002105DD" w:rsidRPr="00E97C7B">
        <w:rPr>
          <w:rFonts w:cs="Arial"/>
          <w:i/>
          <w:noProof/>
        </w:rPr>
        <w:t xml:space="preserve"> et al.</w:t>
      </w:r>
      <w:r w:rsidR="002105DD" w:rsidRPr="00E97C7B">
        <w:rPr>
          <w:rFonts w:cs="Arial"/>
          <w:noProof/>
        </w:rPr>
        <w:t xml:space="preserve"> 2004, Manaster</w:t>
      </w:r>
      <w:r w:rsidR="002105DD" w:rsidRPr="00E97C7B">
        <w:rPr>
          <w:rFonts w:cs="Arial"/>
          <w:i/>
          <w:noProof/>
        </w:rPr>
        <w:t xml:space="preserve"> et al.</w:t>
      </w:r>
      <w:r w:rsidR="002105DD" w:rsidRPr="00E97C7B">
        <w:rPr>
          <w:rFonts w:cs="Arial"/>
          <w:noProof/>
        </w:rPr>
        <w:t xml:space="preserve"> 2008, Hu</w:t>
      </w:r>
      <w:r w:rsidR="002105DD" w:rsidRPr="00E97C7B">
        <w:rPr>
          <w:rFonts w:cs="Arial"/>
          <w:i/>
          <w:noProof/>
        </w:rPr>
        <w:t xml:space="preserve"> et al.</w:t>
      </w:r>
      <w:r w:rsidR="002105DD" w:rsidRPr="00E97C7B">
        <w:rPr>
          <w:rFonts w:cs="Arial"/>
          <w:noProof/>
        </w:rPr>
        <w:t xml:space="preserve"> 2015, Sharma</w:t>
      </w:r>
      <w:r w:rsidR="002105DD" w:rsidRPr="00E97C7B">
        <w:rPr>
          <w:rFonts w:cs="Arial"/>
          <w:i/>
          <w:noProof/>
        </w:rPr>
        <w:t xml:space="preserve"> et al.</w:t>
      </w:r>
      <w:r w:rsidR="002105DD" w:rsidRPr="00E97C7B">
        <w:rPr>
          <w:rFonts w:cs="Arial"/>
          <w:noProof/>
        </w:rPr>
        <w:t xml:space="preserve"> 2016)</w:t>
      </w:r>
      <w:r w:rsidR="00743EB5" w:rsidRPr="00E97C7B">
        <w:rPr>
          <w:rFonts w:cs="Arial"/>
        </w:rPr>
        <w:fldChar w:fldCharType="end"/>
      </w:r>
      <w:r w:rsidRPr="00E97C7B">
        <w:rPr>
          <w:rFonts w:cs="Arial"/>
        </w:rPr>
        <w:t xml:space="preserve">. </w:t>
      </w:r>
      <w:r w:rsidR="004C3D48" w:rsidRPr="00E97C7B">
        <w:rPr>
          <w:rFonts w:cs="Arial"/>
        </w:rPr>
        <w:t xml:space="preserve">DSC </w:t>
      </w:r>
      <w:r w:rsidR="00C81946" w:rsidRPr="00E97C7B">
        <w:rPr>
          <w:rFonts w:cs="Arial"/>
        </w:rPr>
        <w:t xml:space="preserve">may also act by </w:t>
      </w:r>
      <w:r w:rsidR="004C3D48" w:rsidRPr="00E97C7B">
        <w:rPr>
          <w:rFonts w:cs="Arial"/>
        </w:rPr>
        <w:t>inhibit</w:t>
      </w:r>
      <w:r w:rsidR="00C81946" w:rsidRPr="00E97C7B">
        <w:rPr>
          <w:rFonts w:cs="Arial"/>
        </w:rPr>
        <w:t xml:space="preserve">ing </w:t>
      </w:r>
      <w:r w:rsidR="00F017EB" w:rsidRPr="00E97C7B">
        <w:rPr>
          <w:rFonts w:cs="Arial"/>
        </w:rPr>
        <w:t>upregulation of activating</w:t>
      </w:r>
      <w:r w:rsidR="004C3D48" w:rsidRPr="00E97C7B">
        <w:rPr>
          <w:rFonts w:cs="Arial"/>
        </w:rPr>
        <w:t xml:space="preserve"> receptors in NK cel</w:t>
      </w:r>
      <w:r w:rsidR="00E4072F" w:rsidRPr="00E97C7B">
        <w:rPr>
          <w:rFonts w:cs="Arial"/>
        </w:rPr>
        <w:t>l</w:t>
      </w:r>
      <w:r w:rsidR="004C3D48" w:rsidRPr="00E97C7B">
        <w:rPr>
          <w:rFonts w:cs="Arial"/>
        </w:rPr>
        <w:t xml:space="preserve">s </w:t>
      </w:r>
      <w:r w:rsidR="00743EB5" w:rsidRPr="00E97C7B">
        <w:rPr>
          <w:rFonts w:cs="Arial"/>
        </w:rPr>
        <w:fldChar w:fldCharType="begin">
          <w:fldData xml:space="preserve">PEVuZE5vdGU+PENpdGU+PEF1dGhvcj5Dcm94YXR0bzwvQXV0aG9yPjxZZWFyPjIwMTQ8L1llYXI+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</w:fldData>
        </w:fldChar>
      </w:r>
      <w:r w:rsidR="00743EB5" w:rsidRPr="00E97C7B">
        <w:rPr>
          <w:rFonts w:cs="Arial"/>
        </w:rPr>
        <w:instrText xml:space="preserve"> ADDIN EN.CITE </w:instrText>
      </w:r>
      <w:r w:rsidR="00743EB5" w:rsidRPr="00E97C7B">
        <w:rPr>
          <w:rFonts w:cs="Arial"/>
        </w:rPr>
        <w:fldChar w:fldCharType="begin">
          <w:fldData xml:space="preserve">PEVuZE5vdGU+PENpdGU+PEF1dGhvcj5Dcm94YXR0bzwvQXV0aG9yPjxZZWFyPjIwMTQ8L1llYXI+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</w:fldData>
        </w:fldChar>
      </w:r>
      <w:r w:rsidR="00743EB5" w:rsidRPr="00E97C7B">
        <w:rPr>
          <w:rFonts w:cs="Arial"/>
        </w:rPr>
        <w:instrText xml:space="preserve"> ADDIN EN.CITE.DATA </w:instrText>
      </w:r>
      <w:r w:rsidR="00743EB5" w:rsidRPr="00E97C7B">
        <w:rPr>
          <w:rFonts w:cs="Arial"/>
        </w:rPr>
      </w:r>
      <w:r w:rsidR="00743EB5" w:rsidRPr="00E97C7B">
        <w:rPr>
          <w:rFonts w:cs="Arial"/>
        </w:rPr>
        <w:fldChar w:fldCharType="end"/>
      </w:r>
      <w:r w:rsidR="00743EB5" w:rsidRPr="00E97C7B">
        <w:rPr>
          <w:rFonts w:cs="Arial"/>
        </w:rPr>
      </w:r>
      <w:r w:rsidR="00743EB5" w:rsidRPr="00E97C7B">
        <w:rPr>
          <w:rFonts w:cs="Arial"/>
        </w:rPr>
        <w:fldChar w:fldCharType="separate"/>
      </w:r>
      <w:r w:rsidR="00743EB5" w:rsidRPr="00E97C7B">
        <w:rPr>
          <w:rFonts w:cs="Arial"/>
          <w:noProof/>
        </w:rPr>
        <w:t>(Croxatto</w:t>
      </w:r>
      <w:r w:rsidR="00743EB5" w:rsidRPr="00E97C7B">
        <w:rPr>
          <w:rFonts w:cs="Arial"/>
          <w:i/>
          <w:noProof/>
        </w:rPr>
        <w:t xml:space="preserve"> et al.</w:t>
      </w:r>
      <w:r w:rsidR="00743EB5" w:rsidRPr="00E97C7B">
        <w:rPr>
          <w:rFonts w:cs="Arial"/>
          <w:noProof/>
        </w:rPr>
        <w:t xml:space="preserve"> 2014)</w:t>
      </w:r>
      <w:r w:rsidR="00743EB5" w:rsidRPr="00E97C7B">
        <w:rPr>
          <w:rFonts w:cs="Arial"/>
        </w:rPr>
        <w:fldChar w:fldCharType="end"/>
      </w:r>
      <w:r w:rsidR="00E66A2C" w:rsidRPr="00E97C7B">
        <w:rPr>
          <w:rFonts w:cs="Arial"/>
        </w:rPr>
        <w:t>.</w:t>
      </w:r>
    </w:p>
    <w:p w14:paraId="58B451CD" w14:textId="11942C7F" w:rsidR="00797C9F" w:rsidRPr="00E97C7B" w:rsidRDefault="00797C9F" w:rsidP="008909DE">
      <w:pPr>
        <w:jc w:val="both"/>
        <w:rPr>
          <w:rFonts w:cs="Arial"/>
        </w:rPr>
      </w:pPr>
      <w:r w:rsidRPr="00E97C7B">
        <w:rPr>
          <w:rFonts w:cs="Arial"/>
        </w:rPr>
        <w:t>Macrophages have extraordinary plasticity in their phenotyp</w:t>
      </w:r>
      <w:r w:rsidR="00F017EB" w:rsidRPr="00E97C7B">
        <w:rPr>
          <w:rFonts w:cs="Arial"/>
        </w:rPr>
        <w:t>e</w:t>
      </w:r>
      <w:r w:rsidRPr="00E97C7B">
        <w:rPr>
          <w:rFonts w:cs="Arial"/>
        </w:rPr>
        <w:t xml:space="preserve">. Decidual macrophages are generally considered to have a phenotype similar to that of an alternatively-activated macrophage, with expression of genes associated with tissue remodelling and immune modulation. However they also express some genes associated with classically-activated, immune effector macrophages, demonstrating their potential to mount an effective inflammatory response </w:t>
      </w:r>
      <w:r w:rsidR="00743EB5" w:rsidRPr="00E97C7B">
        <w:rPr>
          <w:rFonts w:cs="Arial"/>
        </w:rPr>
        <w:fldChar w:fldCharType="begin">
          <w:fldData xml:space="preserve">PEVuZE5vdGU+PENpdGU+PEF1dGhvcj5HdXN0YWZzc29uPC9BdXRob3I+PFllYXI+MjAwODwvWWVh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</w:fldData>
        </w:fldChar>
      </w:r>
      <w:r w:rsidR="00743EB5" w:rsidRPr="00E97C7B">
        <w:rPr>
          <w:rFonts w:cs="Arial"/>
        </w:rPr>
        <w:instrText xml:space="preserve"> ADDIN EN.CITE </w:instrText>
      </w:r>
      <w:r w:rsidR="00743EB5" w:rsidRPr="00E97C7B">
        <w:rPr>
          <w:rFonts w:cs="Arial"/>
        </w:rPr>
        <w:fldChar w:fldCharType="begin">
          <w:fldData xml:space="preserve">PEVuZE5vdGU+PENpdGU+PEF1dGhvcj5HdXN0YWZzc29uPC9BdXRob3I+PFllYXI+MjAwODwvWWVh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</w:fldData>
        </w:fldChar>
      </w:r>
      <w:r w:rsidR="00743EB5" w:rsidRPr="00E97C7B">
        <w:rPr>
          <w:rFonts w:cs="Arial"/>
        </w:rPr>
        <w:instrText xml:space="preserve"> ADDIN EN.CITE.DATA </w:instrText>
      </w:r>
      <w:r w:rsidR="00743EB5" w:rsidRPr="00E97C7B">
        <w:rPr>
          <w:rFonts w:cs="Arial"/>
        </w:rPr>
      </w:r>
      <w:r w:rsidR="00743EB5" w:rsidRPr="00E97C7B">
        <w:rPr>
          <w:rFonts w:cs="Arial"/>
        </w:rPr>
        <w:fldChar w:fldCharType="end"/>
      </w:r>
      <w:r w:rsidR="00743EB5" w:rsidRPr="00E97C7B">
        <w:rPr>
          <w:rFonts w:cs="Arial"/>
        </w:rPr>
      </w:r>
      <w:r w:rsidR="00743EB5" w:rsidRPr="00E97C7B">
        <w:rPr>
          <w:rFonts w:cs="Arial"/>
        </w:rPr>
        <w:fldChar w:fldCharType="separate"/>
      </w:r>
      <w:r w:rsidR="00743EB5" w:rsidRPr="00E97C7B">
        <w:rPr>
          <w:rFonts w:cs="Arial"/>
          <w:noProof/>
        </w:rPr>
        <w:t>(Gustafsson</w:t>
      </w:r>
      <w:r w:rsidR="00743EB5" w:rsidRPr="00E97C7B">
        <w:rPr>
          <w:rFonts w:cs="Arial"/>
          <w:i/>
          <w:noProof/>
        </w:rPr>
        <w:t xml:space="preserve"> et al.</w:t>
      </w:r>
      <w:r w:rsidR="00743EB5" w:rsidRPr="00E97C7B">
        <w:rPr>
          <w:rFonts w:cs="Arial"/>
          <w:noProof/>
        </w:rPr>
        <w:t xml:space="preserve"> 2008, Houser</w:t>
      </w:r>
      <w:r w:rsidR="00743EB5" w:rsidRPr="00E97C7B">
        <w:rPr>
          <w:rFonts w:cs="Arial"/>
          <w:i/>
          <w:noProof/>
        </w:rPr>
        <w:t xml:space="preserve"> et al.</w:t>
      </w:r>
      <w:r w:rsidR="00743EB5" w:rsidRPr="00E97C7B">
        <w:rPr>
          <w:rFonts w:cs="Arial"/>
          <w:noProof/>
        </w:rPr>
        <w:t xml:space="preserve"> 2011)</w:t>
      </w:r>
      <w:r w:rsidR="00743EB5" w:rsidRPr="00E97C7B">
        <w:rPr>
          <w:rFonts w:cs="Arial"/>
        </w:rPr>
        <w:fldChar w:fldCharType="end"/>
      </w:r>
      <w:r w:rsidRPr="00E97C7B">
        <w:rPr>
          <w:rFonts w:cs="Arial"/>
        </w:rPr>
        <w:t>. Decidual macrophages are located in close proximity to dNK cells</w:t>
      </w:r>
      <w:r w:rsidR="009A497C" w:rsidRPr="00E97C7B">
        <w:rPr>
          <w:rFonts w:cs="Arial"/>
        </w:rPr>
        <w:t>,</w:t>
      </w:r>
      <w:r w:rsidRPr="00E97C7B">
        <w:rPr>
          <w:rFonts w:cs="Arial"/>
        </w:rPr>
        <w:t xml:space="preserve"> in the vicinity of the spiral arteries </w:t>
      </w:r>
      <w:r w:rsidR="00743EB5" w:rsidRPr="00E97C7B">
        <w:rPr>
          <w:rFonts w:cs="Arial"/>
        </w:rPr>
        <w:fldChar w:fldCharType="begin"/>
      </w:r>
      <w:r w:rsidR="00743EB5" w:rsidRPr="00E97C7B">
        <w:rPr>
          <w:rFonts w:cs="Arial"/>
        </w:rPr>
        <w:instrText xml:space="preserve"> ADDIN EN.CITE &lt;EndNote&gt;&lt;Cite&gt;&lt;Author&gt;Reister&lt;/Author&gt;&lt;Year&gt;1999&lt;/Year&gt;&lt;RecNum&gt;813&lt;/RecNum&gt;&lt;DisplayText&gt;(Reister&lt;style face="italic"&gt; et al.&lt;/style&gt; 1999)&lt;/DisplayText&gt;&lt;record&gt;&lt;rec-number&gt;813&lt;/rec-number&gt;&lt;foreign-keys&gt;&lt;key app="EN" db-id="292v5ws55fw5wye0sxo5fs50eae9s5vxxtf5" timestamp="0"&gt;813&lt;/key&gt;&lt;/foreign-keys&gt;&lt;ref-type name="Journal Article"&gt;17&lt;/ref-type&gt;&lt;contributors&gt;&lt;authors&gt;&lt;author&gt;Reister, F.&lt;/author&gt;&lt;author&gt;Frank, H. G.&lt;/author&gt;&lt;author&gt;Heyl, W.&lt;/author&gt;&lt;author&gt;Kosanke, G.&lt;/author&gt;&lt;author&gt;Huppertz, B.&lt;/author&gt;&lt;author&gt;Schroder, W.&lt;/author&gt;&lt;author&gt;Kaufmann, P.&lt;/author&gt;&lt;author&gt;Rath, W.&lt;/author&gt;&lt;/authors&gt;&lt;/contributors&gt;&lt;titles&gt;&lt;title&gt;The distribution of macrophages in spiral arteries of the placental bed in pre-eclampsia differs from that in healthy patients&lt;/title&gt;&lt;secondary-title&gt;Placenta&lt;/secondary-title&gt;&lt;alt-title&gt;Placenta&lt;/alt-title&gt;&lt;/titles&gt;&lt;periodical&gt;&lt;full-title&gt;Placenta&lt;/full-title&gt;&lt;/periodical&gt;&lt;alt-periodical&gt;&lt;full-title&gt;Placenta&lt;/full-title&gt;&lt;/alt-periodical&gt;&lt;pages&gt;229-233&lt;/pages&gt;&lt;volume&gt;20&lt;/volume&gt;&lt;number&gt;2-3&lt;/number&gt;&lt;keywords&gt;&lt;keyword&gt;Necrosis-factor-alpha&lt;/keyword&gt;&lt;keyword&gt;messenger-rna&lt;/keyword&gt;&lt;keyword&gt;kit-ligand&lt;/keyword&gt;&lt;keyword&gt;expression&lt;/keyword&gt;&lt;keyword&gt;cells&lt;/keyword&gt;&lt;keyword&gt;pregnancy&lt;/keyword&gt;&lt;keyword&gt;trophoblasts&lt;/keyword&gt;&lt;keyword&gt;integrins&lt;/keyword&gt;&lt;keyword&gt;adhesion&lt;/keyword&gt;&lt;keyword&gt;decidua&lt;/keyword&gt;&lt;/keywords&gt;&lt;dates&gt;&lt;year&gt;1999&lt;/year&gt;&lt;pub-dates&gt;&lt;date&gt;Mar-Apr&lt;/date&gt;&lt;/pub-dates&gt;&lt;/dates&gt;&lt;accession-num&gt;ISI:000079180300015&lt;/accession-num&gt;&lt;urls&gt;&lt;/urls&gt;&lt;/record&gt;&lt;/Cite&gt;&lt;/EndNote&gt;</w:instrText>
      </w:r>
      <w:r w:rsidR="00743EB5" w:rsidRPr="00E97C7B">
        <w:rPr>
          <w:rFonts w:cs="Arial"/>
        </w:rPr>
        <w:fldChar w:fldCharType="separate"/>
      </w:r>
      <w:r w:rsidR="00743EB5" w:rsidRPr="00E97C7B">
        <w:rPr>
          <w:rFonts w:cs="Arial"/>
          <w:noProof/>
        </w:rPr>
        <w:t>(Reister</w:t>
      </w:r>
      <w:r w:rsidR="00743EB5" w:rsidRPr="00E97C7B">
        <w:rPr>
          <w:rFonts w:cs="Arial"/>
          <w:i/>
          <w:noProof/>
        </w:rPr>
        <w:t xml:space="preserve"> et al.</w:t>
      </w:r>
      <w:r w:rsidR="00743EB5" w:rsidRPr="00E97C7B">
        <w:rPr>
          <w:rFonts w:cs="Arial"/>
          <w:noProof/>
        </w:rPr>
        <w:t xml:space="preserve"> 1999)</w:t>
      </w:r>
      <w:r w:rsidR="00743EB5" w:rsidRPr="00E97C7B">
        <w:rPr>
          <w:rFonts w:cs="Arial"/>
        </w:rPr>
        <w:fldChar w:fldCharType="end"/>
      </w:r>
      <w:r w:rsidRPr="00E97C7B">
        <w:rPr>
          <w:rFonts w:cs="Arial"/>
        </w:rPr>
        <w:t xml:space="preserve">. Both cell types </w:t>
      </w:r>
      <w:r w:rsidR="00846418" w:rsidRPr="00E97C7B">
        <w:rPr>
          <w:rFonts w:cs="Arial"/>
        </w:rPr>
        <w:t xml:space="preserve">are </w:t>
      </w:r>
      <w:r w:rsidRPr="00E97C7B">
        <w:rPr>
          <w:rFonts w:cs="Arial"/>
        </w:rPr>
        <w:t xml:space="preserve">present in advance of the invasive trophoblast </w:t>
      </w:r>
      <w:r w:rsidR="00743EB5" w:rsidRPr="00E97C7B">
        <w:rPr>
          <w:rFonts w:cs="Arial"/>
        </w:rPr>
        <w:fldChar w:fldCharType="begin"/>
      </w:r>
      <w:r w:rsidR="00743EB5" w:rsidRPr="00E97C7B">
        <w:rPr>
          <w:rFonts w:cs="Arial"/>
        </w:rPr>
        <w:instrText xml:space="preserve"> ADDIN EN.CITE &lt;EndNote&gt;&lt;Cite&gt;&lt;Author&gt;King&lt;/Author&gt;&lt;Year&gt;1998&lt;/Year&gt;&lt;RecNum&gt;2052&lt;/RecNum&gt;&lt;DisplayText&gt;(King&lt;style face="italic"&gt; et al.&lt;/style&gt; 1998)&lt;/DisplayText&gt;&lt;record&gt;&lt;rec-number&gt;2052&lt;/rec-number&gt;&lt;foreign-keys&gt;&lt;key app="EN" db-id="292v5ws55fw5wye0sxo5fs50eae9s5vxxtf5" timestamp="1461689421"&gt;2052&lt;/key&gt;&lt;/foreign-keys&gt;&lt;ref-type name="Journal Article"&gt;17&lt;/ref-type&gt;&lt;contributors&gt;&lt;authors&gt;&lt;author&gt;King, A.&lt;/author&gt;&lt;author&gt;Burrows, T.&lt;/author&gt;&lt;author&gt;Verma, S.&lt;/author&gt;&lt;author&gt;Hiby, S.&lt;/author&gt;&lt;author&gt;Loke, Y. W.&lt;/author&gt;&lt;/authors&gt;&lt;/contributors&gt;&lt;auth-address&gt;Department of Pathology, University of Cambridge, UK. ak10003@mole.bio.cam.ac.uk&lt;/auth-address&gt;&lt;titles&gt;&lt;title&gt;Human uterine lymphocytes&lt;/title&gt;&lt;secondary-title&gt;Hum Reprod Update&lt;/secondary-title&gt;&lt;alt-title&gt;Human reproduction update&lt;/alt-title&gt;&lt;/titles&gt;&lt;periodical&gt;&lt;full-title&gt;Hum Reprod Update&lt;/full-title&gt;&lt;/periodical&gt;&lt;pages&gt;480-5&lt;/pages&gt;&lt;volume&gt;4&lt;/volume&gt;&lt;number&gt;5&lt;/number&gt;&lt;edition&gt;1999/02/23&lt;/edition&gt;&lt;keywords&gt;&lt;keyword&gt;Antigens, CD/analysis&lt;/keyword&gt;&lt;keyword&gt;Embryonic and Fetal Development/immunology&lt;/keyword&gt;&lt;keyword&gt;Female&lt;/keyword&gt;&lt;keyword&gt;Fetus/immunology&lt;/keyword&gt;&lt;keyword&gt;HLA Antigens/genetics&lt;/keyword&gt;&lt;keyword&gt;HLA-C Antigens/genetics&lt;/keyword&gt;&lt;keyword&gt;HLA-G Antigens&lt;/keyword&gt;&lt;keyword&gt;Histocompatibility Antigens Class I/genetics&lt;/keyword&gt;&lt;keyword&gt;Humans&lt;/keyword&gt;&lt;keyword&gt;Killer Cells, Natural/*immunology&lt;/keyword&gt;&lt;keyword&gt;Pregnancy/*immunology&lt;/keyword&gt;&lt;keyword&gt;Trophoblasts/immunology&lt;/keyword&gt;&lt;keyword&gt;Uterus/*immunology/physiology&lt;/keyword&gt;&lt;/keywords&gt;&lt;dates&gt;&lt;year&gt;1998&lt;/year&gt;&lt;pub-dates&gt;&lt;date&gt;Sep-Oct&lt;/date&gt;&lt;/pub-dates&gt;&lt;/dates&gt;&lt;isbn&gt;1355-4786 (Print)&amp;#xD;1355-4786&lt;/isbn&gt;&lt;accession-num&gt;10027599&lt;/accession-num&gt;&lt;urls&gt;&lt;/urls&gt;&lt;remote-database-provider&gt;NLM&lt;/remote-database-provider&gt;&lt;language&gt;eng&lt;/language&gt;&lt;/record&gt;&lt;/Cite&gt;&lt;/EndNote&gt;</w:instrText>
      </w:r>
      <w:r w:rsidR="00743EB5" w:rsidRPr="00E97C7B">
        <w:rPr>
          <w:rFonts w:cs="Arial"/>
        </w:rPr>
        <w:fldChar w:fldCharType="separate"/>
      </w:r>
      <w:r w:rsidR="00743EB5" w:rsidRPr="00E97C7B">
        <w:rPr>
          <w:rFonts w:cs="Arial"/>
          <w:noProof/>
        </w:rPr>
        <w:t>(King</w:t>
      </w:r>
      <w:r w:rsidR="00743EB5" w:rsidRPr="00E97C7B">
        <w:rPr>
          <w:rFonts w:cs="Arial"/>
          <w:i/>
          <w:noProof/>
        </w:rPr>
        <w:t xml:space="preserve"> et al.</w:t>
      </w:r>
      <w:r w:rsidR="00743EB5" w:rsidRPr="00E97C7B">
        <w:rPr>
          <w:rFonts w:cs="Arial"/>
          <w:noProof/>
        </w:rPr>
        <w:t xml:space="preserve"> 1998)</w:t>
      </w:r>
      <w:r w:rsidR="00743EB5" w:rsidRPr="00E97C7B">
        <w:rPr>
          <w:rFonts w:cs="Arial"/>
        </w:rPr>
        <w:fldChar w:fldCharType="end"/>
      </w:r>
      <w:r w:rsidR="00E737DA" w:rsidRPr="00E97C7B">
        <w:rPr>
          <w:rFonts w:cs="Arial"/>
        </w:rPr>
        <w:t xml:space="preserve">, </w:t>
      </w:r>
      <w:r w:rsidR="00743EB5" w:rsidRPr="00E97C7B">
        <w:rPr>
          <w:rFonts w:cs="Arial"/>
        </w:rPr>
        <w:fldChar w:fldCharType="begin"/>
      </w:r>
      <w:r w:rsidR="00743EB5" w:rsidRPr="00E97C7B">
        <w:rPr>
          <w:rFonts w:cs="Arial"/>
        </w:rPr>
        <w:instrText xml:space="preserve"> ADDIN EN.CITE &lt;EndNote&gt;&lt;Cite&gt;&lt;Author&gt;Smith&lt;/Author&gt;&lt;Year&gt;2009&lt;/Year&gt;&lt;RecNum&gt;1669&lt;/RecNum&gt;&lt;DisplayText&gt;(Smith&lt;style face="italic"&gt; et al.&lt;/style&gt; 2009)&lt;/DisplayText&gt;&lt;record&gt;&lt;rec-number&gt;1669&lt;/rec-number&gt;&lt;foreign-keys&gt;&lt;key app="EN" db-id="292v5ws55fw5wye0sxo5fs50eae9s5vxxtf5" timestamp="0"&gt;1669&lt;/key&gt;&lt;/foreign-keys&gt;&lt;ref-type name="Journal Article"&gt;17&lt;/ref-type&gt;&lt;contributors&gt;&lt;authors&gt;&lt;author&gt;Smith, S. D.&lt;/author&gt;&lt;author&gt;Dunk, C. E.&lt;/author&gt;&lt;author&gt;Aplin, J. D.&lt;/author&gt;&lt;author&gt;Harris, L. K.&lt;/author&gt;&lt;author&gt;Jones, R. L.&lt;/author&gt;&lt;/authors&gt;&lt;/contributors&gt;&lt;auth-address&gt;Maternal and Fetal Health Research Group, Research Floor, St Mary&amp;apos;s Hospital, Manchester, UK. Samantha.d.smith@student.manchester.ac.uk&lt;/auth-address&gt;&lt;titles&gt;&lt;title&gt;Evidence for immune cell involvement in decidual spiral arteriole remodeling in early human pregnancy&lt;/title&gt;&lt;secondary-title&gt;Am J Pathol&lt;/secondary-title&gt;&lt;/titles&gt;&lt;periodical&gt;&lt;full-title&gt;Am J Pathol&lt;/full-title&gt;&lt;/periodical&gt;&lt;pages&gt;1959-71&lt;/pages&gt;&lt;volume&gt;174&lt;/volume&gt;&lt;number&gt;5&lt;/number&gt;&lt;edition&gt;2009/04/08&lt;/edition&gt;&lt;dates&gt;&lt;year&gt;2009&lt;/year&gt;&lt;pub-dates&gt;&lt;date&gt;May&lt;/date&gt;&lt;/pub-dates&gt;&lt;/dates&gt;&lt;isbn&gt;1525-2191 (Electronic)&lt;/isbn&gt;&lt;accession-num&gt;19349361&lt;/accession-num&gt;&lt;urls&gt;&lt;/urls&gt;&lt;custom2&gt;PMC2671283&lt;/custom2&gt;&lt;/record&gt;&lt;/Cite&gt;&lt;/EndNote&gt;</w:instrText>
      </w:r>
      <w:r w:rsidR="00743EB5" w:rsidRPr="00E97C7B">
        <w:rPr>
          <w:rFonts w:cs="Arial"/>
        </w:rPr>
        <w:fldChar w:fldCharType="separate"/>
      </w:r>
      <w:r w:rsidR="00743EB5" w:rsidRPr="00E97C7B">
        <w:rPr>
          <w:rFonts w:cs="Arial"/>
          <w:noProof/>
        </w:rPr>
        <w:t>(Smith</w:t>
      </w:r>
      <w:r w:rsidR="00743EB5" w:rsidRPr="00E97C7B">
        <w:rPr>
          <w:rFonts w:cs="Arial"/>
          <w:i/>
          <w:noProof/>
        </w:rPr>
        <w:t xml:space="preserve"> et al.</w:t>
      </w:r>
      <w:r w:rsidR="00743EB5" w:rsidRPr="00E97C7B">
        <w:rPr>
          <w:rFonts w:cs="Arial"/>
          <w:noProof/>
        </w:rPr>
        <w:t xml:space="preserve"> 2009)</w:t>
      </w:r>
      <w:r w:rsidR="00743EB5" w:rsidRPr="00E97C7B">
        <w:rPr>
          <w:rFonts w:cs="Arial"/>
        </w:rPr>
        <w:fldChar w:fldCharType="end"/>
      </w:r>
      <w:r w:rsidRPr="00E97C7B">
        <w:rPr>
          <w:rFonts w:cs="Arial"/>
        </w:rPr>
        <w:t xml:space="preserve"> </w:t>
      </w:r>
      <w:r w:rsidR="00CD336E" w:rsidRPr="00E97C7B">
        <w:rPr>
          <w:rFonts w:cs="Arial"/>
        </w:rPr>
        <w:t>and while trophoblast are actively remodelling</w:t>
      </w:r>
      <w:r w:rsidR="008909DE" w:rsidRPr="00E97C7B">
        <w:rPr>
          <w:rFonts w:cs="Arial"/>
        </w:rPr>
        <w:t>,</w:t>
      </w:r>
      <w:r w:rsidR="00CD336E" w:rsidRPr="00E97C7B">
        <w:rPr>
          <w:rFonts w:cs="Arial"/>
        </w:rPr>
        <w:t xml:space="preserve"> </w:t>
      </w:r>
      <w:r w:rsidRPr="00E97C7B">
        <w:rPr>
          <w:rFonts w:cs="Arial"/>
        </w:rPr>
        <w:t>and are capable of producing an abundance of secreted factors that are likely to exert effects on the other</w:t>
      </w:r>
      <w:r w:rsidR="00CD336E" w:rsidRPr="00E97C7B">
        <w:rPr>
          <w:rFonts w:cs="Arial"/>
        </w:rPr>
        <w:t xml:space="preserve"> </w:t>
      </w:r>
      <w:r w:rsidR="00743EB5" w:rsidRPr="00E97C7B">
        <w:rPr>
          <w:rFonts w:cs="Arial"/>
        </w:rPr>
        <w:fldChar w:fldCharType="begin"/>
      </w:r>
      <w:r w:rsidR="00743EB5" w:rsidRPr="00E97C7B">
        <w:rPr>
          <w:rFonts w:cs="Arial"/>
        </w:rPr>
        <w:instrText xml:space="preserve"> ADDIN EN.CITE &lt;EndNote&gt;&lt;Cite&gt;&lt;Author&gt;Lash&lt;/Author&gt;&lt;Year&gt;2016&lt;/Year&gt;&lt;RecNum&gt;2033&lt;/RecNum&gt;&lt;DisplayText&gt;(Lash&lt;style face="italic"&gt; et al.&lt;/style&gt; 2016)&lt;/DisplayText&gt;&lt;record&gt;&lt;rec-number&gt;2033&lt;/rec-number&gt;&lt;foreign-keys&gt;&lt;key app="EN" db-id="292v5ws55fw5wye0sxo5fs50eae9s5vxxtf5" timestamp="1455208051"&gt;2033&lt;/key&gt;&lt;/foreign-keys&gt;&lt;ref-type name="Journal Article"&gt;17&lt;/ref-type&gt;&lt;contributors&gt;&lt;authors&gt;&lt;author&gt;Lash, G. E.&lt;/author&gt;&lt;author&gt;Pitman, H.&lt;/author&gt;&lt;author&gt;Morgan, H. L.&lt;/author&gt;&lt;author&gt;Innes, B. A.&lt;/author&gt;&lt;author&gt;Agwu, C. N.&lt;/author&gt;&lt;author&gt;Bulmer, J. N.&lt;/author&gt;&lt;/authors&gt;&lt;/contributors&gt;&lt;auth-address&gt;*Division of Uterine Vascular Biology, Guangzhou Institute of Pediatrics, Guangzhou Women and Children&amp;apos;s Medical Center, Guangzhou, China; and Reproductive and Vascular Biology Group, Institute of Cellular Medicine, Newcastle University, Newcastle upon Tyne, United Kingdom gendie.lash@hotmail.com.&amp;#xD;*Division of Uterine Vascular Biology, Guangzhou Institute of Pediatrics, Guangzhou Women and Children&amp;apos;s Medical Center, Guangzhou, China; and Reproductive and Vascular Biology Group, Institute of Cellular Medicine, Newcastle University, Newcastle upon Tyne, United Kingdom.&lt;/auth-address&gt;&lt;titles&gt;&lt;title&gt;Decidual macrophages: key regulators of vascular remodeling in human pregnancy&lt;/title&gt;&lt;secondary-title&gt;J Leukoc Biol&lt;/secondary-title&gt;&lt;alt-title&gt;Journal of leukocyte biology&lt;/alt-title&gt;&lt;/titles&gt;&lt;periodical&gt;&lt;full-title&gt;J Leukoc Biol&lt;/full-title&gt;&lt;/periodical&gt;&lt;edition&gt;2016/01/29&lt;/edition&gt;&lt;keywords&gt;&lt;keyword&gt;apoptosis&lt;/keyword&gt;&lt;keyword&gt;phagocytosis&lt;/keyword&gt;&lt;keyword&gt;smooth muscle cell&lt;/keyword&gt;&lt;keyword&gt;spiral arteries&lt;/keyword&gt;&lt;keyword&gt;uterine NK cell&lt;/keyword&gt;&lt;/keywords&gt;&lt;dates&gt;&lt;year&gt;2016&lt;/year&gt;&lt;pub-dates&gt;&lt;date&gt;Jan 27&lt;/date&gt;&lt;/pub-dates&gt;&lt;/dates&gt;&lt;isbn&gt;0741-5400&lt;/isbn&gt;&lt;accession-num&gt;26819320&lt;/accession-num&gt;&lt;urls&gt;&lt;/urls&gt;&lt;electronic-resource-num&gt;10.1189/jlb.1A0815-351R&lt;/electronic-resource-num&gt;&lt;remote-database-provider&gt;NLM&lt;/remote-database-provider&gt;&lt;language&gt;Eng&lt;/language&gt;&lt;/record&gt;&lt;/Cite&gt;&lt;/EndNote&gt;</w:instrText>
      </w:r>
      <w:r w:rsidR="00743EB5" w:rsidRPr="00E97C7B">
        <w:rPr>
          <w:rFonts w:cs="Arial"/>
        </w:rPr>
        <w:fldChar w:fldCharType="separate"/>
      </w:r>
      <w:r w:rsidR="00743EB5" w:rsidRPr="00E97C7B">
        <w:rPr>
          <w:rFonts w:cs="Arial"/>
          <w:noProof/>
        </w:rPr>
        <w:t>(Lash</w:t>
      </w:r>
      <w:r w:rsidR="00743EB5" w:rsidRPr="00E97C7B">
        <w:rPr>
          <w:rFonts w:cs="Arial"/>
          <w:i/>
          <w:noProof/>
        </w:rPr>
        <w:t xml:space="preserve"> et al.</w:t>
      </w:r>
      <w:r w:rsidR="00743EB5" w:rsidRPr="00E97C7B">
        <w:rPr>
          <w:rFonts w:cs="Arial"/>
          <w:noProof/>
        </w:rPr>
        <w:t xml:space="preserve"> 2016)</w:t>
      </w:r>
      <w:r w:rsidR="00743EB5" w:rsidRPr="00E97C7B">
        <w:rPr>
          <w:rFonts w:cs="Arial"/>
        </w:rPr>
        <w:fldChar w:fldCharType="end"/>
      </w:r>
      <w:r w:rsidRPr="00E97C7B">
        <w:rPr>
          <w:rFonts w:cs="Arial"/>
        </w:rPr>
        <w:t xml:space="preserve">. There is evidence to suggest that decidual macrophages can regulate how </w:t>
      </w:r>
      <w:r w:rsidR="00E737DA" w:rsidRPr="00E97C7B">
        <w:rPr>
          <w:rFonts w:cs="Arial"/>
        </w:rPr>
        <w:t>d</w:t>
      </w:r>
      <w:r w:rsidRPr="00E97C7B">
        <w:rPr>
          <w:rFonts w:cs="Arial"/>
        </w:rPr>
        <w:t>NK cells interact with trophoblast, partly through macrophage producti</w:t>
      </w:r>
      <w:r w:rsidR="00031894" w:rsidRPr="00E97C7B">
        <w:rPr>
          <w:rFonts w:cs="Arial"/>
        </w:rPr>
        <w:t>on of TGF</w:t>
      </w:r>
      <w:r w:rsidRPr="00E97C7B">
        <w:rPr>
          <w:rFonts w:cs="Arial"/>
        </w:rPr>
        <w:t>-</w:t>
      </w:r>
      <w:r w:rsidRPr="00E97C7B">
        <w:rPr>
          <w:rFonts w:ascii="Symbol" w:hAnsi="Symbol" w:cs="Arial"/>
        </w:rPr>
        <w:t></w:t>
      </w:r>
      <w:r w:rsidRPr="00E97C7B">
        <w:rPr>
          <w:rFonts w:cs="Arial"/>
        </w:rPr>
        <w:t xml:space="preserve"> </w:t>
      </w:r>
      <w:r w:rsidR="00743EB5" w:rsidRPr="00E97C7B">
        <w:rPr>
          <w:rFonts w:cs="Arial"/>
        </w:rPr>
        <w:fldChar w:fldCharType="begin">
          <w:fldData xml:space="preserve">PEVuZE5vdGU+PENpdGU+PEF1dGhvcj5DbzwvQXV0aG9yPjxZZWFyPjIwMTM8L1llYXI+PFJlY051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=
</w:fldData>
        </w:fldChar>
      </w:r>
      <w:r w:rsidR="00743EB5" w:rsidRPr="00E97C7B">
        <w:rPr>
          <w:rFonts w:cs="Arial"/>
        </w:rPr>
        <w:instrText xml:space="preserve"> ADDIN EN.CITE </w:instrText>
      </w:r>
      <w:r w:rsidR="00743EB5" w:rsidRPr="00E97C7B">
        <w:rPr>
          <w:rFonts w:cs="Arial"/>
        </w:rPr>
        <w:fldChar w:fldCharType="begin">
          <w:fldData xml:space="preserve">PEVuZE5vdGU+PENpdGU+PEF1dGhvcj5DbzwvQXV0aG9yPjxZZWFyPjIwMTM8L1llYXI+PFJlY051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=
</w:fldData>
        </w:fldChar>
      </w:r>
      <w:r w:rsidR="00743EB5" w:rsidRPr="00E97C7B">
        <w:rPr>
          <w:rFonts w:cs="Arial"/>
        </w:rPr>
        <w:instrText xml:space="preserve"> ADDIN EN.CITE.DATA </w:instrText>
      </w:r>
      <w:r w:rsidR="00743EB5" w:rsidRPr="00E97C7B">
        <w:rPr>
          <w:rFonts w:cs="Arial"/>
        </w:rPr>
      </w:r>
      <w:r w:rsidR="00743EB5" w:rsidRPr="00E97C7B">
        <w:rPr>
          <w:rFonts w:cs="Arial"/>
        </w:rPr>
        <w:fldChar w:fldCharType="end"/>
      </w:r>
      <w:r w:rsidR="00743EB5" w:rsidRPr="00E97C7B">
        <w:rPr>
          <w:rFonts w:cs="Arial"/>
        </w:rPr>
      </w:r>
      <w:r w:rsidR="00743EB5" w:rsidRPr="00E97C7B">
        <w:rPr>
          <w:rFonts w:cs="Arial"/>
        </w:rPr>
        <w:fldChar w:fldCharType="separate"/>
      </w:r>
      <w:r w:rsidR="00743EB5" w:rsidRPr="00E97C7B">
        <w:rPr>
          <w:rFonts w:cs="Arial"/>
          <w:noProof/>
        </w:rPr>
        <w:t>(Co</w:t>
      </w:r>
      <w:r w:rsidR="00743EB5" w:rsidRPr="00E97C7B">
        <w:rPr>
          <w:rFonts w:cs="Arial"/>
          <w:i/>
          <w:noProof/>
        </w:rPr>
        <w:t xml:space="preserve"> et al.</w:t>
      </w:r>
      <w:r w:rsidR="00743EB5" w:rsidRPr="00E97C7B">
        <w:rPr>
          <w:rFonts w:cs="Arial"/>
          <w:noProof/>
        </w:rPr>
        <w:t xml:space="preserve"> 2013)</w:t>
      </w:r>
      <w:r w:rsidR="00743EB5" w:rsidRPr="00E97C7B">
        <w:rPr>
          <w:rFonts w:cs="Arial"/>
        </w:rPr>
        <w:fldChar w:fldCharType="end"/>
      </w:r>
      <w:r w:rsidRPr="00E97C7B">
        <w:rPr>
          <w:rFonts w:cs="Arial"/>
        </w:rPr>
        <w:t xml:space="preserve">. In addition decidual macrophages have been shown to regulate dNK cell production of cytotoxic mediators such as perforin, TRAIL and </w:t>
      </w:r>
      <w:proofErr w:type="spellStart"/>
      <w:r w:rsidRPr="00E97C7B">
        <w:rPr>
          <w:rFonts w:cs="Arial"/>
        </w:rPr>
        <w:t>FasL</w:t>
      </w:r>
      <w:proofErr w:type="spellEnd"/>
      <w:r w:rsidRPr="00E97C7B">
        <w:rPr>
          <w:rFonts w:cs="Arial"/>
        </w:rPr>
        <w:t xml:space="preserve"> </w:t>
      </w:r>
      <w:r w:rsidR="00743EB5" w:rsidRPr="00E97C7B">
        <w:rPr>
          <w:rFonts w:cs="Arial"/>
        </w:rPr>
        <w:fldChar w:fldCharType="begin">
          <w:fldData xml:space="preserve">PEVuZE5vdGU+PENpdGU+PEF1dGhvcj5MYXNrYXJpbjwvQXV0aG9yPjxZZWFyPjIwMTI8L1llYXI+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</w:fldData>
        </w:fldChar>
      </w:r>
      <w:r w:rsidR="00743EB5" w:rsidRPr="00E97C7B">
        <w:rPr>
          <w:rFonts w:cs="Arial"/>
        </w:rPr>
        <w:instrText xml:space="preserve"> ADDIN EN.CITE </w:instrText>
      </w:r>
      <w:r w:rsidR="00743EB5" w:rsidRPr="00E97C7B">
        <w:rPr>
          <w:rFonts w:cs="Arial"/>
        </w:rPr>
        <w:fldChar w:fldCharType="begin">
          <w:fldData xml:space="preserve">PEVuZE5vdGU+PENpdGU+PEF1dGhvcj5MYXNrYXJpbjwvQXV0aG9yPjxZZWFyPjIwMTI8L1llYXI+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</w:fldData>
        </w:fldChar>
      </w:r>
      <w:r w:rsidR="00743EB5" w:rsidRPr="00E97C7B">
        <w:rPr>
          <w:rFonts w:cs="Arial"/>
        </w:rPr>
        <w:instrText xml:space="preserve"> ADDIN EN.CITE.DATA </w:instrText>
      </w:r>
      <w:r w:rsidR="00743EB5" w:rsidRPr="00E97C7B">
        <w:rPr>
          <w:rFonts w:cs="Arial"/>
        </w:rPr>
      </w:r>
      <w:r w:rsidR="00743EB5" w:rsidRPr="00E97C7B">
        <w:rPr>
          <w:rFonts w:cs="Arial"/>
        </w:rPr>
        <w:fldChar w:fldCharType="end"/>
      </w:r>
      <w:r w:rsidR="00743EB5" w:rsidRPr="00E97C7B">
        <w:rPr>
          <w:rFonts w:cs="Arial"/>
        </w:rPr>
      </w:r>
      <w:r w:rsidR="00743EB5" w:rsidRPr="00E97C7B">
        <w:rPr>
          <w:rFonts w:cs="Arial"/>
        </w:rPr>
        <w:fldChar w:fldCharType="separate"/>
      </w:r>
      <w:r w:rsidR="00743EB5" w:rsidRPr="00E97C7B">
        <w:rPr>
          <w:rFonts w:cs="Arial"/>
          <w:noProof/>
        </w:rPr>
        <w:t>(Laskarin</w:t>
      </w:r>
      <w:r w:rsidR="00743EB5" w:rsidRPr="00E97C7B">
        <w:rPr>
          <w:rFonts w:cs="Arial"/>
          <w:i/>
          <w:noProof/>
        </w:rPr>
        <w:t xml:space="preserve"> et al.</w:t>
      </w:r>
      <w:r w:rsidR="00743EB5" w:rsidRPr="00E97C7B">
        <w:rPr>
          <w:rFonts w:cs="Arial"/>
          <w:noProof/>
        </w:rPr>
        <w:t xml:space="preserve"> 2012)</w:t>
      </w:r>
      <w:r w:rsidR="00743EB5" w:rsidRPr="00E97C7B">
        <w:rPr>
          <w:rFonts w:cs="Arial"/>
        </w:rPr>
        <w:fldChar w:fldCharType="end"/>
      </w:r>
      <w:r w:rsidRPr="00E97C7B">
        <w:rPr>
          <w:rFonts w:cs="Arial"/>
        </w:rPr>
        <w:t>, which may be relevant to the ability of dNK to regulate vascular cell apoptosis during the remodelling process</w:t>
      </w:r>
      <w:r w:rsidR="008909DE" w:rsidRPr="00E97C7B">
        <w:rPr>
          <w:rFonts w:cs="Arial"/>
        </w:rPr>
        <w:t xml:space="preserve"> </w:t>
      </w:r>
      <w:r w:rsidR="00743EB5" w:rsidRPr="00E97C7B">
        <w:rPr>
          <w:rFonts w:cs="Arial"/>
        </w:rPr>
        <w:fldChar w:fldCharType="begin">
          <w:fldData xml:space="preserve">PEVuZE5vdGU+PENpdGU+PEF1dGhvcj5GcmFzZXI8L0F1dGhvcj48WWVhcj4yMDEyPC9ZZWFyPjxS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</w:fldData>
        </w:fldChar>
      </w:r>
      <w:r w:rsidR="00743EB5" w:rsidRPr="00E97C7B">
        <w:rPr>
          <w:rFonts w:cs="Arial"/>
        </w:rPr>
        <w:instrText xml:space="preserve"> ADDIN EN.CITE </w:instrText>
      </w:r>
      <w:r w:rsidR="00743EB5" w:rsidRPr="00E97C7B">
        <w:rPr>
          <w:rFonts w:cs="Arial"/>
        </w:rPr>
        <w:fldChar w:fldCharType="begin">
          <w:fldData xml:space="preserve">PEVuZE5vdGU+PENpdGU+PEF1dGhvcj5GcmFzZXI8L0F1dGhvcj48WWVhcj4yMDEyPC9ZZWFyPjxS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</w:fldData>
        </w:fldChar>
      </w:r>
      <w:r w:rsidR="00743EB5" w:rsidRPr="00E97C7B">
        <w:rPr>
          <w:rFonts w:cs="Arial"/>
        </w:rPr>
        <w:instrText xml:space="preserve"> ADDIN EN.CITE.DATA </w:instrText>
      </w:r>
      <w:r w:rsidR="00743EB5" w:rsidRPr="00E97C7B">
        <w:rPr>
          <w:rFonts w:cs="Arial"/>
        </w:rPr>
      </w:r>
      <w:r w:rsidR="00743EB5" w:rsidRPr="00E97C7B">
        <w:rPr>
          <w:rFonts w:cs="Arial"/>
        </w:rPr>
        <w:fldChar w:fldCharType="end"/>
      </w:r>
      <w:r w:rsidR="00743EB5" w:rsidRPr="00E97C7B">
        <w:rPr>
          <w:rFonts w:cs="Arial"/>
        </w:rPr>
      </w:r>
      <w:r w:rsidR="00743EB5" w:rsidRPr="00E97C7B">
        <w:rPr>
          <w:rFonts w:cs="Arial"/>
        </w:rPr>
        <w:fldChar w:fldCharType="separate"/>
      </w:r>
      <w:r w:rsidR="00743EB5" w:rsidRPr="00E97C7B">
        <w:rPr>
          <w:rFonts w:cs="Arial"/>
          <w:noProof/>
        </w:rPr>
        <w:t>(Fraser</w:t>
      </w:r>
      <w:r w:rsidR="00743EB5" w:rsidRPr="00E97C7B">
        <w:rPr>
          <w:rFonts w:cs="Arial"/>
          <w:i/>
          <w:noProof/>
        </w:rPr>
        <w:t xml:space="preserve"> et al.</w:t>
      </w:r>
      <w:r w:rsidR="00743EB5" w:rsidRPr="00E97C7B">
        <w:rPr>
          <w:rFonts w:cs="Arial"/>
          <w:noProof/>
        </w:rPr>
        <w:t xml:space="preserve"> 2012)</w:t>
      </w:r>
      <w:r w:rsidR="00743EB5" w:rsidRPr="00E97C7B">
        <w:rPr>
          <w:rFonts w:cs="Arial"/>
        </w:rPr>
        <w:fldChar w:fldCharType="end"/>
      </w:r>
      <w:r w:rsidRPr="00E97C7B">
        <w:rPr>
          <w:rFonts w:cs="Arial"/>
        </w:rPr>
        <w:t xml:space="preserve">. </w:t>
      </w:r>
    </w:p>
    <w:p w14:paraId="17D3CC4A" w14:textId="05388C08" w:rsidR="00853F8B" w:rsidRPr="00E97C7B" w:rsidRDefault="00426FB9" w:rsidP="008909DE">
      <w:pPr>
        <w:jc w:val="both"/>
        <w:rPr>
          <w:rFonts w:cs="Arial"/>
        </w:rPr>
      </w:pPr>
      <w:r w:rsidRPr="00E97C7B">
        <w:rPr>
          <w:rFonts w:cs="Arial"/>
        </w:rPr>
        <w:t xml:space="preserve">T cell subsets in the decidua differ considerably from those in the circulation, with approximately 35% CD4+ and 65% CD8+. An example of a subset that may be particularly important in promoting implantation and immune tolerance are the regulatory T cells (Tregs, CD4+CD25+). The decidua in the first trimester contains many CD4+CD25brightFoxP3+ T cells </w:t>
      </w:r>
      <w:r w:rsidR="002105DD" w:rsidRPr="00E97C7B">
        <w:rPr>
          <w:rFonts w:cs="Arial"/>
        </w:rPr>
        <w:fldChar w:fldCharType="begin"/>
      </w:r>
      <w:r w:rsidR="002105DD" w:rsidRPr="00E97C7B">
        <w:rPr>
          <w:rFonts w:cs="Arial"/>
        </w:rPr>
        <w:instrText xml:space="preserve"> ADDIN EN.CITE &lt;EndNote&gt;&lt;Cite&gt;&lt;Author&gt;Tilburgs&lt;/Author&gt;&lt;Year&gt;2008&lt;/Year&gt;&lt;RecNum&gt;2007&lt;/RecNum&gt;&lt;DisplayText&gt;(Tilburgs&lt;style face="italic"&gt; et al.&lt;/style&gt; 2008)&lt;/DisplayText&gt;&lt;record&gt;&lt;rec-number&gt;2007&lt;/rec-number&gt;&lt;foreign-keys&gt;&lt;key app="EN" db-id="292v5ws55fw5wye0sxo5fs50eae9s5vxxtf5" timestamp="1453988959"&gt;2007&lt;/key&gt;&lt;/foreign-keys&gt;&lt;ref-type name="Journal Article"&gt;17&lt;/ref-type&gt;&lt;contributors&gt;&lt;authors&gt;&lt;author&gt;Tilburgs, T.&lt;/author&gt;&lt;author&gt;Roelen, D. L.&lt;/author&gt;&lt;author&gt;van der Mast, B. J.&lt;/author&gt;&lt;author&gt;de Groot-Swings, G. M.&lt;/author&gt;&lt;author&gt;Kleijburg, C.&lt;/author&gt;&lt;author&gt;Scherjon, S. A.&lt;/author&gt;&lt;author&gt;Claas, F. H.&lt;/author&gt;&lt;/authors&gt;&lt;/contributors&gt;&lt;auth-address&gt;Department of Immunohematology and Blood Transfusion, Leiden University Medical Centre, Leiden, The Netherlands. T.Tilburgs@LUMC.nl&lt;/auth-address&gt;&lt;titles&gt;&lt;title&gt;Evidence for a selective migration of fetus-specific CD4+CD25bright regulatory T cells from the peripheral blood to the decidua in human pregnancy&lt;/title&gt;&lt;secondary-title&gt;J Immunol&lt;/secondary-title&gt;&lt;alt-title&gt;Journal of immunology (Baltimore, Md. : 1950)&lt;/alt-title&gt;&lt;/titles&gt;&lt;periodical&gt;&lt;full-title&gt;J Immunol&lt;/full-title&gt;&lt;/periodical&gt;&lt;pages&gt;5737-45&lt;/pages&gt;&lt;volume&gt;180&lt;/volume&gt;&lt;number&gt;8&lt;/number&gt;&lt;edition&gt;2008/04/09&lt;/edition&gt;&lt;keywords&gt;&lt;keyword&gt;CD4-Positive T-Lymphocytes/immunology/*metabolism&lt;/keyword&gt;&lt;keyword&gt;*Cell Movement&lt;/keyword&gt;&lt;keyword&gt;Decidua/*immunology&lt;/keyword&gt;&lt;keyword&gt;Female&lt;/keyword&gt;&lt;keyword&gt;Fetal Blood/immunology&lt;/keyword&gt;&lt;keyword&gt;Fetus/*immunology&lt;/keyword&gt;&lt;keyword&gt;Humans&lt;/keyword&gt;&lt;keyword&gt;Isoantigens/immunology&lt;/keyword&gt;&lt;keyword&gt;Pregnancy&lt;/keyword&gt;&lt;keyword&gt;T-Lymphocyte Subsets/*immunology&lt;/keyword&gt;&lt;keyword&gt;T-Lymphocytes, Regulatory/immunology/*physiology&lt;/keyword&gt;&lt;/keywords&gt;&lt;dates&gt;&lt;year&gt;2008&lt;/year&gt;&lt;pub-dates&gt;&lt;date&gt;Apr 15&lt;/date&gt;&lt;/pub-dates&gt;&lt;/dates&gt;&lt;isbn&gt;0022-1767 (Print)&amp;#xD;0022-1767&lt;/isbn&gt;&lt;accession-num&gt;18390759&lt;/accession-num&gt;&lt;urls&gt;&lt;/urls&gt;&lt;remote-database-provider&gt;NLM&lt;/remote-database-provider&gt;&lt;language&gt;eng&lt;/language&gt;&lt;/record&gt;&lt;/Cite&gt;&lt;/EndNote&gt;</w:instrText>
      </w:r>
      <w:r w:rsidR="002105DD" w:rsidRPr="00E97C7B">
        <w:rPr>
          <w:rFonts w:cs="Arial"/>
        </w:rPr>
        <w:fldChar w:fldCharType="separate"/>
      </w:r>
      <w:r w:rsidR="002105DD" w:rsidRPr="00E97C7B">
        <w:rPr>
          <w:rFonts w:cs="Arial"/>
          <w:noProof/>
        </w:rPr>
        <w:t>(Tilburgs</w:t>
      </w:r>
      <w:r w:rsidR="002105DD" w:rsidRPr="00E97C7B">
        <w:rPr>
          <w:rFonts w:cs="Arial"/>
          <w:i/>
          <w:noProof/>
        </w:rPr>
        <w:t xml:space="preserve"> et al.</w:t>
      </w:r>
      <w:r w:rsidR="002105DD" w:rsidRPr="00E97C7B">
        <w:rPr>
          <w:rFonts w:cs="Arial"/>
          <w:noProof/>
        </w:rPr>
        <w:t xml:space="preserve"> 2008)</w:t>
      </w:r>
      <w:r w:rsidR="002105DD" w:rsidRPr="00E97C7B">
        <w:rPr>
          <w:rFonts w:cs="Arial"/>
        </w:rPr>
        <w:fldChar w:fldCharType="end"/>
      </w:r>
      <w:r w:rsidRPr="00E97C7B">
        <w:rPr>
          <w:rFonts w:cs="Arial"/>
        </w:rPr>
        <w:t xml:space="preserve"> and a lower number of Tregs has been associated with PE </w:t>
      </w:r>
      <w:r w:rsidR="002105DD" w:rsidRPr="00E97C7B">
        <w:rPr>
          <w:rFonts w:cs="Arial"/>
        </w:rPr>
        <w:fldChar w:fldCharType="begin">
          <w:fldData xml:space="preserve">PEVuZE5vdGU+PENpdGU+PEF1dGhvcj5RdWlubjwvQXV0aG9yPjxZZWFyPjIwMTE8L1llYXI+PFJl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</w:fldData>
        </w:fldChar>
      </w:r>
      <w:r w:rsidR="002105DD" w:rsidRPr="00E97C7B">
        <w:rPr>
          <w:rFonts w:cs="Arial"/>
        </w:rPr>
        <w:instrText xml:space="preserve"> ADDIN EN.CITE </w:instrText>
      </w:r>
      <w:r w:rsidR="002105DD" w:rsidRPr="00E97C7B">
        <w:rPr>
          <w:rFonts w:cs="Arial"/>
        </w:rPr>
        <w:fldChar w:fldCharType="begin">
          <w:fldData xml:space="preserve">PEVuZE5vdGU+PENpdGU+PEF1dGhvcj5RdWlubjwvQXV0aG9yPjxZZWFyPjIwMTE8L1llYXI+PFJl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</w:fldData>
        </w:fldChar>
      </w:r>
      <w:r w:rsidR="002105DD" w:rsidRPr="00E97C7B">
        <w:rPr>
          <w:rFonts w:cs="Arial"/>
        </w:rPr>
        <w:instrText xml:space="preserve"> ADDIN EN.CITE.DATA </w:instrText>
      </w:r>
      <w:r w:rsidR="002105DD" w:rsidRPr="00E97C7B">
        <w:rPr>
          <w:rFonts w:cs="Arial"/>
        </w:rPr>
      </w:r>
      <w:r w:rsidR="002105DD" w:rsidRPr="00E97C7B">
        <w:rPr>
          <w:rFonts w:cs="Arial"/>
        </w:rPr>
        <w:fldChar w:fldCharType="end"/>
      </w:r>
      <w:r w:rsidR="002105DD" w:rsidRPr="00E97C7B">
        <w:rPr>
          <w:rFonts w:cs="Arial"/>
        </w:rPr>
      </w:r>
      <w:r w:rsidR="002105DD" w:rsidRPr="00E97C7B">
        <w:rPr>
          <w:rFonts w:cs="Arial"/>
        </w:rPr>
        <w:fldChar w:fldCharType="separate"/>
      </w:r>
      <w:r w:rsidR="002105DD" w:rsidRPr="00E97C7B">
        <w:rPr>
          <w:rFonts w:cs="Arial"/>
          <w:noProof/>
        </w:rPr>
        <w:t>(Quinn</w:t>
      </w:r>
      <w:r w:rsidR="002105DD" w:rsidRPr="00E97C7B">
        <w:rPr>
          <w:rFonts w:cs="Arial"/>
          <w:i/>
          <w:noProof/>
        </w:rPr>
        <w:t xml:space="preserve"> et al.</w:t>
      </w:r>
      <w:r w:rsidR="002105DD" w:rsidRPr="00E97C7B">
        <w:rPr>
          <w:rFonts w:cs="Arial"/>
          <w:noProof/>
        </w:rPr>
        <w:t xml:space="preserve"> 2011)</w:t>
      </w:r>
      <w:r w:rsidR="002105DD" w:rsidRPr="00E97C7B">
        <w:rPr>
          <w:rFonts w:cs="Arial"/>
        </w:rPr>
        <w:fldChar w:fldCharType="end"/>
      </w:r>
      <w:r w:rsidRPr="00E97C7B">
        <w:rPr>
          <w:rFonts w:cs="Arial"/>
        </w:rPr>
        <w:t xml:space="preserve">. </w:t>
      </w:r>
      <w:r w:rsidR="006F00C0" w:rsidRPr="00E97C7B">
        <w:rPr>
          <w:rFonts w:cs="Arial"/>
        </w:rPr>
        <w:t xml:space="preserve">Further complexity has been added to the immune regulatory networks by description of subgroups of innate lymphoid cells (ILCs), other than NK cells, which can contribute regulating the environment at the maternal-fetal interface </w:t>
      </w:r>
      <w:r w:rsidR="002105DD" w:rsidRPr="00E97C7B">
        <w:rPr>
          <w:rFonts w:cs="Arial"/>
        </w:rPr>
        <w:fldChar w:fldCharType="begin">
          <w:fldData xml:space="preserve">PEVuZE5vdGU+PENpdGU+PEF1dGhvcj5Eb2lzbmU8L0F1dGhvcj48WWVhcj4yMDE1PC9ZZWFyPjxS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</w:fldData>
        </w:fldChar>
      </w:r>
      <w:r w:rsidR="002105DD" w:rsidRPr="00E97C7B">
        <w:rPr>
          <w:rFonts w:cs="Arial"/>
        </w:rPr>
        <w:instrText xml:space="preserve"> ADDIN EN.CITE </w:instrText>
      </w:r>
      <w:r w:rsidR="002105DD" w:rsidRPr="00E97C7B">
        <w:rPr>
          <w:rFonts w:cs="Arial"/>
        </w:rPr>
        <w:fldChar w:fldCharType="begin">
          <w:fldData xml:space="preserve">PEVuZE5vdGU+PENpdGU+PEF1dGhvcj5Eb2lzbmU8L0F1dGhvcj48WWVhcj4yMDE1PC9ZZWFyPjxS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</w:fldData>
        </w:fldChar>
      </w:r>
      <w:r w:rsidR="002105DD" w:rsidRPr="00E97C7B">
        <w:rPr>
          <w:rFonts w:cs="Arial"/>
        </w:rPr>
        <w:instrText xml:space="preserve"> ADDIN EN.CITE.DATA </w:instrText>
      </w:r>
      <w:r w:rsidR="002105DD" w:rsidRPr="00E97C7B">
        <w:rPr>
          <w:rFonts w:cs="Arial"/>
        </w:rPr>
      </w:r>
      <w:r w:rsidR="002105DD" w:rsidRPr="00E97C7B">
        <w:rPr>
          <w:rFonts w:cs="Arial"/>
        </w:rPr>
        <w:fldChar w:fldCharType="end"/>
      </w:r>
      <w:r w:rsidR="002105DD" w:rsidRPr="00E97C7B">
        <w:rPr>
          <w:rFonts w:cs="Arial"/>
        </w:rPr>
      </w:r>
      <w:r w:rsidR="002105DD" w:rsidRPr="00E97C7B">
        <w:rPr>
          <w:rFonts w:cs="Arial"/>
        </w:rPr>
        <w:fldChar w:fldCharType="separate"/>
      </w:r>
      <w:r w:rsidR="002105DD" w:rsidRPr="00E97C7B">
        <w:rPr>
          <w:rFonts w:cs="Arial"/>
          <w:noProof/>
        </w:rPr>
        <w:t>(Doisne</w:t>
      </w:r>
      <w:r w:rsidR="002105DD" w:rsidRPr="00E97C7B">
        <w:rPr>
          <w:rFonts w:cs="Arial"/>
          <w:i/>
          <w:noProof/>
        </w:rPr>
        <w:t xml:space="preserve"> et al.</w:t>
      </w:r>
      <w:r w:rsidR="002105DD" w:rsidRPr="00E97C7B">
        <w:rPr>
          <w:rFonts w:cs="Arial"/>
          <w:noProof/>
        </w:rPr>
        <w:t xml:space="preserve"> 2015)</w:t>
      </w:r>
      <w:r w:rsidR="002105DD" w:rsidRPr="00E97C7B">
        <w:rPr>
          <w:rFonts w:cs="Arial"/>
        </w:rPr>
        <w:fldChar w:fldCharType="end"/>
      </w:r>
      <w:r w:rsidR="006F00C0" w:rsidRPr="00E97C7B">
        <w:rPr>
          <w:rFonts w:cs="Arial"/>
        </w:rPr>
        <w:t xml:space="preserve">. </w:t>
      </w:r>
      <w:r w:rsidRPr="00E97C7B">
        <w:rPr>
          <w:rFonts w:cs="Arial"/>
        </w:rPr>
        <w:t xml:space="preserve">It will be interesting to determine if the T cell </w:t>
      </w:r>
      <w:r w:rsidR="006F00C0" w:rsidRPr="00E97C7B">
        <w:rPr>
          <w:rFonts w:cs="Arial"/>
        </w:rPr>
        <w:t xml:space="preserve">and ILC </w:t>
      </w:r>
      <w:r w:rsidRPr="00E97C7B">
        <w:rPr>
          <w:rFonts w:cs="Arial"/>
        </w:rPr>
        <w:t xml:space="preserve">populations differ between the hRI and nRI first trimester tissue and to determine whether this has any functional consequence on interactions with neighbouring cells, such as the dNK cells. </w:t>
      </w:r>
    </w:p>
    <w:p w14:paraId="18B2FB6B" w14:textId="272E4938" w:rsidR="009007C2" w:rsidRPr="00E97C7B" w:rsidRDefault="00C81946" w:rsidP="00C81946">
      <w:pPr>
        <w:jc w:val="both"/>
        <w:rPr>
          <w:rFonts w:cs="Arial"/>
        </w:rPr>
      </w:pPr>
      <w:r w:rsidRPr="00E97C7B">
        <w:rPr>
          <w:rFonts w:cs="Arial"/>
        </w:rPr>
        <w:t xml:space="preserve">The crosstalk between trophoblast and dNK cells is extensive </w:t>
      </w:r>
      <w:r w:rsidR="00743EB5" w:rsidRPr="00E97C7B">
        <w:rPr>
          <w:rFonts w:cs="Arial"/>
        </w:rPr>
        <w:fldChar w:fldCharType="begin"/>
      </w:r>
      <w:r w:rsidR="00743EB5" w:rsidRPr="00E97C7B">
        <w:rPr>
          <w:rFonts w:cs="Arial"/>
        </w:rPr>
        <w:instrText xml:space="preserve"> ADDIN EN.CITE &lt;EndNote&gt;&lt;Cite&gt;&lt;Author&gt;Wallace&lt;/Author&gt;&lt;Year&gt;2012&lt;/Year&gt;&lt;RecNum&gt;1953&lt;/RecNum&gt;&lt;DisplayText&gt;(Wallace&lt;style face="italic"&gt; et al.&lt;/style&gt; 2012)&lt;/DisplayText&gt;&lt;record&gt;&lt;rec-number&gt;1953&lt;/rec-number&gt;&lt;foreign-keys&gt;&lt;key app="EN" db-id="292v5ws55fw5wye0sxo5fs50eae9s5vxxtf5" timestamp="1453297582"&gt;1953&lt;/key&gt;&lt;/foreign-keys&gt;&lt;ref-type name="Journal Article"&gt;17&lt;/ref-type&gt;&lt;contributors&gt;&lt;authors&gt;&lt;author&gt;Wallace, A. E.&lt;/author&gt;&lt;author&gt;Fraser, R.&lt;/author&gt;&lt;author&gt;Cartwright, J. E.&lt;/author&gt;&lt;/authors&gt;&lt;/contributors&gt;&lt;auth-address&gt;Reproductive and Cardiovascular Disease Research Group, Division of Biomedical Sciences, St George&amp;apos;s University of London, London, UK. awallace@sgul.ac.uk&lt;/auth-address&gt;&lt;titles&gt;&lt;title&gt;Extravillous trophoblast and decidual natural killer cells: a remodelling partnership&lt;/title&gt;&lt;secondary-title&gt;Hum Reprod Update&lt;/secondary-title&gt;&lt;alt-title&gt;Human reproduction update&lt;/alt-title&gt;&lt;/titles&gt;&lt;periodical&gt;&lt;full-title&gt;Hum Reprod Update&lt;/full-title&gt;&lt;/periodical&gt;&lt;pages&gt;458-71&lt;/pages&gt;&lt;volume&gt;18&lt;/volume&gt;&lt;number&gt;4&lt;/number&gt;&lt;edition&gt;2012/04/24&lt;/edition&gt;&lt;keywords&gt;&lt;keyword&gt;Cell Differentiation&lt;/keyword&gt;&lt;keyword&gt;Decidua/*blood supply/*cytology&lt;/keyword&gt;&lt;keyword&gt;Epithelial-Mesenchymal Transition&lt;/keyword&gt;&lt;keyword&gt;Female&lt;/keyword&gt;&lt;keyword&gt;Humans&lt;/keyword&gt;&lt;keyword&gt;Killer Cells, Natural/*physiology&lt;/keyword&gt;&lt;keyword&gt;Pregnancy&lt;/keyword&gt;&lt;keyword&gt;Trophoblasts/*physiology&lt;/keyword&gt;&lt;keyword&gt;Uterine Artery/*physiology&lt;/keyword&gt;&lt;/keywords&gt;&lt;dates&gt;&lt;year&gt;2012&lt;/year&gt;&lt;pub-dates&gt;&lt;date&gt;Jul&lt;/date&gt;&lt;/pub-dates&gt;&lt;/dates&gt;&lt;isbn&gt;1355-4786&lt;/isbn&gt;&lt;accession-num&gt;22523109&lt;/accession-num&gt;&lt;urls&gt;&lt;related-urls&gt;&lt;url&gt;http://humupd.oxfordjournals.org/content/18/4/458.full.pdf&lt;/url&gt;&lt;/related-urls&gt;&lt;/urls&gt;&lt;custom2&gt;Pmc3373213&lt;/custom2&gt;&lt;electronic-resource-num&gt;10.1093/humupd/dms015&lt;/electronic-resource-num&gt;&lt;remote-database-provider&gt;NLM&lt;/remote-database-provider&gt;&lt;language&gt;eng&lt;/language&gt;&lt;/record&gt;&lt;/Cite&gt;&lt;/EndNote&gt;</w:instrText>
      </w:r>
      <w:r w:rsidR="00743EB5" w:rsidRPr="00E97C7B">
        <w:rPr>
          <w:rFonts w:cs="Arial"/>
        </w:rPr>
        <w:fldChar w:fldCharType="separate"/>
      </w:r>
      <w:r w:rsidR="00743EB5" w:rsidRPr="00E97C7B">
        <w:rPr>
          <w:rFonts w:cs="Arial"/>
          <w:noProof/>
        </w:rPr>
        <w:t>(Wallace</w:t>
      </w:r>
      <w:r w:rsidR="00743EB5" w:rsidRPr="00E97C7B">
        <w:rPr>
          <w:rFonts w:cs="Arial"/>
          <w:i/>
          <w:noProof/>
        </w:rPr>
        <w:t xml:space="preserve"> et al.</w:t>
      </w:r>
      <w:r w:rsidR="00743EB5" w:rsidRPr="00E97C7B">
        <w:rPr>
          <w:rFonts w:cs="Arial"/>
          <w:noProof/>
        </w:rPr>
        <w:t xml:space="preserve"> 2012)</w:t>
      </w:r>
      <w:r w:rsidR="00743EB5" w:rsidRPr="00E97C7B">
        <w:rPr>
          <w:rFonts w:cs="Arial"/>
        </w:rPr>
        <w:fldChar w:fldCharType="end"/>
      </w:r>
      <w:r w:rsidRPr="00E97C7B">
        <w:rPr>
          <w:rFonts w:cs="Arial"/>
        </w:rPr>
        <w:t>. Engagement of specific receptors on dNK cells when they interact with trophoblast has important functional consequences</w:t>
      </w:r>
      <w:r w:rsidR="00DB5AD9" w:rsidRPr="00E97C7B">
        <w:rPr>
          <w:rFonts w:cs="Arial"/>
        </w:rPr>
        <w:t xml:space="preserve"> in terms of cytokine</w:t>
      </w:r>
      <w:r w:rsidRPr="00E97C7B">
        <w:rPr>
          <w:rFonts w:cs="Arial"/>
        </w:rPr>
        <w:t xml:space="preserve"> and angiogenic factor secretion as well as </w:t>
      </w:r>
      <w:r w:rsidR="00DB5AD9" w:rsidRPr="00E97C7B">
        <w:rPr>
          <w:rFonts w:cs="Arial"/>
        </w:rPr>
        <w:t xml:space="preserve">regulating </w:t>
      </w:r>
      <w:r w:rsidRPr="00E97C7B">
        <w:rPr>
          <w:rFonts w:cs="Arial"/>
        </w:rPr>
        <w:t xml:space="preserve">cytotoxic potential </w:t>
      </w:r>
      <w:r w:rsidR="00743EB5" w:rsidRPr="00E97C7B">
        <w:rPr>
          <w:rFonts w:cs="Arial"/>
        </w:rPr>
        <w:fldChar w:fldCharType="begin">
          <w:fldData xml:space="preserve">PEVuZE5vdGU+PENpdGU+PEF1dGhvcj5FbCBDb3N0YTwvQXV0aG9yPjxZZWFyPjIwMDk8L1llYXI+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</w:fldData>
        </w:fldChar>
      </w:r>
      <w:r w:rsidR="00743EB5" w:rsidRPr="00E97C7B">
        <w:rPr>
          <w:rFonts w:cs="Arial"/>
        </w:rPr>
        <w:instrText xml:space="preserve"> ADDIN EN.CITE </w:instrText>
      </w:r>
      <w:r w:rsidR="00743EB5" w:rsidRPr="00E97C7B">
        <w:rPr>
          <w:rFonts w:cs="Arial"/>
        </w:rPr>
        <w:fldChar w:fldCharType="begin">
          <w:fldData xml:space="preserve">PEVuZE5vdGU+PENpdGU+PEF1dGhvcj5FbCBDb3N0YTwvQXV0aG9yPjxZZWFyPjIwMDk8L1llYXI+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</w:fldData>
        </w:fldChar>
      </w:r>
      <w:r w:rsidR="00743EB5" w:rsidRPr="00E97C7B">
        <w:rPr>
          <w:rFonts w:cs="Arial"/>
        </w:rPr>
        <w:instrText xml:space="preserve"> ADDIN EN.CITE.DATA </w:instrText>
      </w:r>
      <w:r w:rsidR="00743EB5" w:rsidRPr="00E97C7B">
        <w:rPr>
          <w:rFonts w:cs="Arial"/>
        </w:rPr>
      </w:r>
      <w:r w:rsidR="00743EB5" w:rsidRPr="00E97C7B">
        <w:rPr>
          <w:rFonts w:cs="Arial"/>
        </w:rPr>
        <w:fldChar w:fldCharType="end"/>
      </w:r>
      <w:r w:rsidR="00743EB5" w:rsidRPr="00E97C7B">
        <w:rPr>
          <w:rFonts w:cs="Arial"/>
        </w:rPr>
      </w:r>
      <w:r w:rsidR="00743EB5" w:rsidRPr="00E97C7B">
        <w:rPr>
          <w:rFonts w:cs="Arial"/>
        </w:rPr>
        <w:fldChar w:fldCharType="separate"/>
      </w:r>
      <w:r w:rsidR="00743EB5" w:rsidRPr="00E97C7B">
        <w:rPr>
          <w:rFonts w:cs="Arial"/>
          <w:noProof/>
        </w:rPr>
        <w:t>(El Costa</w:t>
      </w:r>
      <w:r w:rsidR="00743EB5" w:rsidRPr="00E97C7B">
        <w:rPr>
          <w:rFonts w:cs="Arial"/>
          <w:i/>
          <w:noProof/>
        </w:rPr>
        <w:t xml:space="preserve"> et al.</w:t>
      </w:r>
      <w:r w:rsidR="00743EB5" w:rsidRPr="00E97C7B">
        <w:rPr>
          <w:rFonts w:cs="Arial"/>
          <w:noProof/>
        </w:rPr>
        <w:t xml:space="preserve"> 2009)</w:t>
      </w:r>
      <w:r w:rsidR="00743EB5" w:rsidRPr="00E97C7B">
        <w:rPr>
          <w:rFonts w:cs="Arial"/>
        </w:rPr>
        <w:fldChar w:fldCharType="end"/>
      </w:r>
      <w:r w:rsidRPr="00E97C7B">
        <w:rPr>
          <w:rFonts w:cs="Arial"/>
        </w:rPr>
        <w:t xml:space="preserve">. It is known that trophoblasts can induce changes in dNK receptors </w:t>
      </w:r>
      <w:r w:rsidR="00743EB5" w:rsidRPr="00E97C7B">
        <w:rPr>
          <w:rFonts w:cs="Arial"/>
        </w:rPr>
        <w:fldChar w:fldCharType="begin">
          <w:fldData xml:space="preserve">PEVuZE5vdGU+PENpdGU+PEF1dGhvcj5aaGFuZzwvQXV0aG9yPjxZZWFyPjIwMTU8L1llYXI+PFJl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</w:fldData>
        </w:fldChar>
      </w:r>
      <w:r w:rsidR="00743EB5" w:rsidRPr="00E97C7B">
        <w:rPr>
          <w:rFonts w:cs="Arial"/>
        </w:rPr>
        <w:instrText xml:space="preserve"> ADDIN EN.CITE </w:instrText>
      </w:r>
      <w:r w:rsidR="00743EB5" w:rsidRPr="00E97C7B">
        <w:rPr>
          <w:rFonts w:cs="Arial"/>
        </w:rPr>
        <w:fldChar w:fldCharType="begin">
          <w:fldData xml:space="preserve">PEVuZE5vdGU+PENpdGU+PEF1dGhvcj5aaGFuZzwvQXV0aG9yPjxZZWFyPjIwMTU8L1llYXI+PFJl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</w:fldData>
        </w:fldChar>
      </w:r>
      <w:r w:rsidR="00743EB5" w:rsidRPr="00E97C7B">
        <w:rPr>
          <w:rFonts w:cs="Arial"/>
        </w:rPr>
        <w:instrText xml:space="preserve"> ADDIN EN.CITE.DATA </w:instrText>
      </w:r>
      <w:r w:rsidR="00743EB5" w:rsidRPr="00E97C7B">
        <w:rPr>
          <w:rFonts w:cs="Arial"/>
        </w:rPr>
      </w:r>
      <w:r w:rsidR="00743EB5" w:rsidRPr="00E97C7B">
        <w:rPr>
          <w:rFonts w:cs="Arial"/>
        </w:rPr>
        <w:fldChar w:fldCharType="end"/>
      </w:r>
      <w:r w:rsidR="00743EB5" w:rsidRPr="00E97C7B">
        <w:rPr>
          <w:rFonts w:cs="Arial"/>
        </w:rPr>
      </w:r>
      <w:r w:rsidR="00743EB5" w:rsidRPr="00E97C7B">
        <w:rPr>
          <w:rFonts w:cs="Arial"/>
        </w:rPr>
        <w:fldChar w:fldCharType="separate"/>
      </w:r>
      <w:r w:rsidR="00743EB5" w:rsidRPr="00E97C7B">
        <w:rPr>
          <w:rFonts w:cs="Arial"/>
          <w:noProof/>
        </w:rPr>
        <w:t>(Zhang</w:t>
      </w:r>
      <w:r w:rsidR="00743EB5" w:rsidRPr="00E97C7B">
        <w:rPr>
          <w:rFonts w:cs="Arial"/>
          <w:i/>
          <w:noProof/>
        </w:rPr>
        <w:t xml:space="preserve"> et al.</w:t>
      </w:r>
      <w:r w:rsidR="00743EB5" w:rsidRPr="00E97C7B">
        <w:rPr>
          <w:rFonts w:cs="Arial"/>
          <w:noProof/>
        </w:rPr>
        <w:t xml:space="preserve"> 2015)</w:t>
      </w:r>
      <w:r w:rsidR="00743EB5" w:rsidRPr="00E97C7B">
        <w:rPr>
          <w:rFonts w:cs="Arial"/>
        </w:rPr>
        <w:fldChar w:fldCharType="end"/>
      </w:r>
      <w:r w:rsidRPr="00E97C7B">
        <w:rPr>
          <w:rFonts w:cs="Arial"/>
        </w:rPr>
        <w:t xml:space="preserve"> for example, the expression of cell surface inhibitory receptors by dNK can be influenced by maternal HLA-C expressed on trophoblast </w:t>
      </w:r>
      <w:r w:rsidR="00743EB5" w:rsidRPr="00E97C7B">
        <w:rPr>
          <w:rFonts w:cs="Arial"/>
        </w:rPr>
        <w:fldChar w:fldCharType="begin"/>
      </w:r>
      <w:r w:rsidR="00743EB5" w:rsidRPr="00E97C7B">
        <w:rPr>
          <w:rFonts w:cs="Arial"/>
        </w:rPr>
        <w:instrText xml:space="preserve"> ADDIN EN.CITE &lt;EndNote&gt;&lt;Cite&gt;&lt;Author&gt;Sharkey&lt;/Author&gt;&lt;Year&gt;2015&lt;/Year&gt;&lt;RecNum&gt;1975&lt;/RecNum&gt;&lt;DisplayText&gt;(Sharkey&lt;style face="italic"&gt; et al.&lt;/style&gt; 2015)&lt;/DisplayText&gt;&lt;record&gt;&lt;rec-number&gt;1975&lt;/rec-number&gt;&lt;foreign-keys&gt;&lt;key app="EN" db-id="292v5ws55fw5wye0sxo5fs50eae9s5vxxtf5" timestamp="1453981051"&gt;1975&lt;/key&gt;&lt;/foreign-keys&gt;&lt;ref-type name="Journal Article"&gt;17&lt;/ref-type&gt;&lt;contributors&gt;&lt;authors&gt;&lt;author&gt;Sharkey, A. M.&lt;/author&gt;&lt;author&gt;Xiong, S.&lt;/author&gt;&lt;author&gt;Kennedy, P. R.&lt;/author&gt;&lt;author&gt;Gardner, L.&lt;/author&gt;&lt;author&gt;Farrell, L. E.&lt;/author&gt;&lt;author&gt;Chazara, O.&lt;/author&gt;&lt;author&gt;Ivarsson, M. A.&lt;/author&gt;&lt;author&gt;Hiby, S. E.&lt;/author&gt;&lt;author&gt;Colucci, F.&lt;/author&gt;&lt;author&gt;Moffett, A.&lt;/author&gt;&lt;/authors&gt;&lt;/contributors&gt;&lt;auth-address&gt;Department of Pathology, University of Cambridge, Cambridge CB2 1QP, United Kingdom; Centre for Trophoblast Research, University of Cambridge, Cambridge CB2 1QP, United Kingdom; and as168@cam.ac.uk.&amp;#xD;Department of Pathology, University of Cambridge, Cambridge CB2 1QP, United Kingdom; Centre for Trophoblast Research, University of Cambridge, Cambridge CB2 1QP, United Kingdom; and.&amp;#xD;Centre for Trophoblast Research, University of Cambridge, Cambridge CB2 1QP, United Kingdom; and Department of Obstetrics and Gynaecology, University of Cambridge, Cambridge CB2 0SW, United Kingdom.&lt;/auth-address&gt;&lt;titles&gt;&lt;title&gt;Tissue-Specific Education of Decidual NK Cells&lt;/title&gt;&lt;secondary-title&gt;J Immunol&lt;/secondary-title&gt;&lt;alt-title&gt;Journal of immunology (Baltimore, Md. : 1950)&lt;/alt-title&gt;&lt;/titles&gt;&lt;periodical&gt;&lt;full-title&gt;J Immunol&lt;/full-title&gt;&lt;/periodical&gt;&lt;pages&gt;3026-32&lt;/pages&gt;&lt;volume&gt;195&lt;/volume&gt;&lt;number&gt;7&lt;/number&gt;&lt;edition&gt;2015/09/01&lt;/edition&gt;&lt;dates&gt;&lt;year&gt;2015&lt;/year&gt;&lt;pub-dates&gt;&lt;date&gt;Oct 1&lt;/date&gt;&lt;/pub-dates&gt;&lt;/dates&gt;&lt;isbn&gt;0022-1767&lt;/isbn&gt;&lt;accession-num&gt;26320253&lt;/accession-num&gt;&lt;urls&gt;&lt;/urls&gt;&lt;custom2&gt;Pmc4574523&lt;/custom2&gt;&lt;electronic-resource-num&gt;10.4049/jimmunol.1501229&lt;/electronic-resource-num&gt;&lt;remote-database-provider&gt;NLM&lt;/remote-database-provider&gt;&lt;language&gt;eng&lt;/language&gt;&lt;/record&gt;&lt;/Cite&gt;&lt;/EndNote&gt;</w:instrText>
      </w:r>
      <w:r w:rsidR="00743EB5" w:rsidRPr="00E97C7B">
        <w:rPr>
          <w:rFonts w:cs="Arial"/>
        </w:rPr>
        <w:fldChar w:fldCharType="separate"/>
      </w:r>
      <w:r w:rsidR="00743EB5" w:rsidRPr="00E97C7B">
        <w:rPr>
          <w:rFonts w:cs="Arial"/>
          <w:noProof/>
        </w:rPr>
        <w:t>(Sharkey</w:t>
      </w:r>
      <w:r w:rsidR="00743EB5" w:rsidRPr="00E97C7B">
        <w:rPr>
          <w:rFonts w:cs="Arial"/>
          <w:i/>
          <w:noProof/>
        </w:rPr>
        <w:t xml:space="preserve"> et al.</w:t>
      </w:r>
      <w:r w:rsidR="00743EB5" w:rsidRPr="00E97C7B">
        <w:rPr>
          <w:rFonts w:cs="Arial"/>
          <w:noProof/>
        </w:rPr>
        <w:t xml:space="preserve"> 2015)</w:t>
      </w:r>
      <w:r w:rsidR="00743EB5" w:rsidRPr="00E97C7B">
        <w:rPr>
          <w:rFonts w:cs="Arial"/>
        </w:rPr>
        <w:fldChar w:fldCharType="end"/>
      </w:r>
      <w:r w:rsidRPr="00E97C7B">
        <w:rPr>
          <w:rFonts w:cs="Arial"/>
        </w:rPr>
        <w:t xml:space="preserve">. Recent studies also suggest that there can be transfer of HLA-G from trophoblast to dNK thus regulating them in a dynamic and localised manner </w:t>
      </w:r>
      <w:r w:rsidR="00743EB5" w:rsidRPr="00E97C7B">
        <w:rPr>
          <w:rFonts w:cs="Arial"/>
        </w:rPr>
        <w:fldChar w:fldCharType="begin">
          <w:fldData xml:space="preserve">PEVuZE5vdGU+PENpdGU+PEF1dGhvcj5UaWxidXJnczwvQXV0aG9yPjxZZWFyPjIwMTU8L1llYXI+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wvcGVyaW9kaWNhbD48cGFnZXM+MTMzMTItNzwvcGFnZXM+PHZv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</w:fldData>
        </w:fldChar>
      </w:r>
      <w:r w:rsidR="00743EB5" w:rsidRPr="00E97C7B">
        <w:rPr>
          <w:rFonts w:cs="Arial"/>
        </w:rPr>
        <w:instrText xml:space="preserve"> ADDIN EN.CITE </w:instrText>
      </w:r>
      <w:r w:rsidR="00743EB5" w:rsidRPr="00E97C7B">
        <w:rPr>
          <w:rFonts w:cs="Arial"/>
        </w:rPr>
        <w:fldChar w:fldCharType="begin">
          <w:fldData xml:space="preserve">PEVuZE5vdGU+PENpdGU+PEF1dGhvcj5UaWxidXJnczwvQXV0aG9yPjxZZWFyPjIwMTU8L1llYXI+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wvcGVyaW9kaWNhbD48cGFnZXM+MTMzMTItNzwvcGFnZXM+PHZv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</w:fldData>
        </w:fldChar>
      </w:r>
      <w:r w:rsidR="00743EB5" w:rsidRPr="00E97C7B">
        <w:rPr>
          <w:rFonts w:cs="Arial"/>
        </w:rPr>
        <w:instrText xml:space="preserve"> ADDIN EN.CITE.DATA </w:instrText>
      </w:r>
      <w:r w:rsidR="00743EB5" w:rsidRPr="00E97C7B">
        <w:rPr>
          <w:rFonts w:cs="Arial"/>
        </w:rPr>
      </w:r>
      <w:r w:rsidR="00743EB5" w:rsidRPr="00E97C7B">
        <w:rPr>
          <w:rFonts w:cs="Arial"/>
        </w:rPr>
        <w:fldChar w:fldCharType="end"/>
      </w:r>
      <w:r w:rsidR="00743EB5" w:rsidRPr="00E97C7B">
        <w:rPr>
          <w:rFonts w:cs="Arial"/>
        </w:rPr>
      </w:r>
      <w:r w:rsidR="00743EB5" w:rsidRPr="00E97C7B">
        <w:rPr>
          <w:rFonts w:cs="Arial"/>
        </w:rPr>
        <w:fldChar w:fldCharType="separate"/>
      </w:r>
      <w:r w:rsidR="00743EB5" w:rsidRPr="00E97C7B">
        <w:rPr>
          <w:rFonts w:cs="Arial"/>
          <w:noProof/>
        </w:rPr>
        <w:t>(Tilburgs</w:t>
      </w:r>
      <w:r w:rsidR="00743EB5" w:rsidRPr="00E97C7B">
        <w:rPr>
          <w:rFonts w:cs="Arial"/>
          <w:i/>
          <w:noProof/>
        </w:rPr>
        <w:t xml:space="preserve"> et al.</w:t>
      </w:r>
      <w:r w:rsidR="00743EB5" w:rsidRPr="00E97C7B">
        <w:rPr>
          <w:rFonts w:cs="Arial"/>
          <w:noProof/>
        </w:rPr>
        <w:t xml:space="preserve"> 2015)</w:t>
      </w:r>
      <w:r w:rsidR="00743EB5" w:rsidRPr="00E97C7B">
        <w:rPr>
          <w:rFonts w:cs="Arial"/>
        </w:rPr>
        <w:fldChar w:fldCharType="end"/>
      </w:r>
      <w:r w:rsidRPr="00E97C7B">
        <w:rPr>
          <w:rFonts w:cs="Arial"/>
        </w:rPr>
        <w:t>. It is also interesting to note that in o</w:t>
      </w:r>
      <w:r w:rsidR="00DB5AD9" w:rsidRPr="00E97C7B">
        <w:rPr>
          <w:rFonts w:cs="Arial"/>
        </w:rPr>
        <w:t>ur previous studies we have</w:t>
      </w:r>
      <w:r w:rsidRPr="00E97C7B">
        <w:rPr>
          <w:rFonts w:cs="Arial"/>
        </w:rPr>
        <w:t xml:space="preserve"> identified inherent differences in the behaviour of trophoblast cells from pregnancies with impaired spiral artery remodelling </w:t>
      </w:r>
      <w:r w:rsidR="00743EB5" w:rsidRPr="00E97C7B">
        <w:rPr>
          <w:rFonts w:cs="Arial"/>
        </w:rPr>
        <w:fldChar w:fldCharType="begin"/>
      </w:r>
      <w:r w:rsidR="00743EB5" w:rsidRPr="00E97C7B">
        <w:rPr>
          <w:rFonts w:cs="Arial"/>
        </w:rPr>
        <w:instrText xml:space="preserve"> ADDIN EN.CITE &lt;EndNote&gt;&lt;Cite&gt;&lt;Author&gt;Whitley&lt;/Author&gt;&lt;Year&gt;2007&lt;/Year&gt;&lt;RecNum&gt;1496&lt;/RecNum&gt;&lt;DisplayText&gt;(Whitley&lt;style face="italic"&gt; et al.&lt;/style&gt; 2007)&lt;/DisplayText&gt;&lt;record&gt;&lt;rec-number&gt;1496&lt;/rec-number&gt;&lt;foreign-keys&gt;&lt;key app="EN" db-id="292v5ws55fw5wye0sxo5fs50eae9s5vxxtf5" timestamp="0"&gt;1496&lt;/key&gt;&lt;/foreign-keys&gt;&lt;ref-type name="Journal Article"&gt;17&lt;/ref-type&gt;&lt;contributors&gt;&lt;authors&gt;&lt;author&gt;Whitley, G. S.&lt;/author&gt;&lt;author&gt;Dash, P. R.&lt;/author&gt;&lt;author&gt;Ayling, L. J.&lt;/author&gt;&lt;author&gt;Prefumo, F.&lt;/author&gt;&lt;author&gt;Thilaganathan, B.&lt;/author&gt;&lt;author&gt;Cartwright, J. E.&lt;/author&gt;&lt;/authors&gt;&lt;/contributors&gt;&lt;auth-address&gt;Developmental and Endocrine Signalling Centre, Division of Basic Medical Sciences, St. George&amp;apos;s, University of London, Cranmer Terrace, London, UK. g.whitley@sgul.ac.uk&lt;/auth-address&gt;&lt;titles&gt;&lt;title&gt;Increased apoptosis in first trimester extravillous trophoblasts from pregnancies at higher risk of developing preeclampsia&lt;/title&gt;&lt;secondary-title&gt;Am J Pathol&lt;/secondary-title&gt;&lt;/titles&gt;&lt;periodical&gt;&lt;full-title&gt;Am J Pathol&lt;/full-title&gt;&lt;/periodical&gt;&lt;pages&gt;1903-9&lt;/pages&gt;&lt;volume&gt;170&lt;/volume&gt;&lt;number&gt;6&lt;/number&gt;&lt;dates&gt;&lt;year&gt;2007&lt;/year&gt;&lt;pub-dates&gt;&lt;date&gt;Jun&lt;/date&gt;&lt;/pub-dates&gt;&lt;/dates&gt;&lt;accession-num&gt;17525258&lt;/accession-num&gt;&lt;urls&gt;&lt;/urls&gt;&lt;/record&gt;&lt;/Cite&gt;&lt;/EndNote&gt;</w:instrText>
      </w:r>
      <w:r w:rsidR="00743EB5" w:rsidRPr="00E97C7B">
        <w:rPr>
          <w:rFonts w:cs="Arial"/>
        </w:rPr>
        <w:fldChar w:fldCharType="separate"/>
      </w:r>
      <w:r w:rsidR="00743EB5" w:rsidRPr="00E97C7B">
        <w:rPr>
          <w:rFonts w:cs="Arial"/>
          <w:noProof/>
        </w:rPr>
        <w:t>(Whitley</w:t>
      </w:r>
      <w:r w:rsidR="00743EB5" w:rsidRPr="00E97C7B">
        <w:rPr>
          <w:rFonts w:cs="Arial"/>
          <w:i/>
          <w:noProof/>
        </w:rPr>
        <w:t xml:space="preserve"> et al.</w:t>
      </w:r>
      <w:r w:rsidR="00743EB5" w:rsidRPr="00E97C7B">
        <w:rPr>
          <w:rFonts w:cs="Arial"/>
          <w:noProof/>
        </w:rPr>
        <w:t xml:space="preserve"> 2007)</w:t>
      </w:r>
      <w:r w:rsidR="00743EB5" w:rsidRPr="00E97C7B">
        <w:rPr>
          <w:rFonts w:cs="Arial"/>
        </w:rPr>
        <w:fldChar w:fldCharType="end"/>
      </w:r>
      <w:r w:rsidR="009007C2" w:rsidRPr="00E97C7B">
        <w:rPr>
          <w:rFonts w:cs="Arial"/>
        </w:rPr>
        <w:t>, which</w:t>
      </w:r>
      <w:r w:rsidRPr="00E97C7B">
        <w:rPr>
          <w:rFonts w:cs="Arial"/>
        </w:rPr>
        <w:t xml:space="preserve"> highlights the importance of profiling multiple cell types from the same pregnancy</w:t>
      </w:r>
      <w:r w:rsidR="009007C2" w:rsidRPr="00E97C7B">
        <w:rPr>
          <w:rFonts w:cs="Arial"/>
        </w:rPr>
        <w:t>.</w:t>
      </w:r>
    </w:p>
    <w:p w14:paraId="2563F876" w14:textId="77777777" w:rsidR="009007C2" w:rsidRPr="00E97C7B" w:rsidRDefault="009007C2" w:rsidP="00F017EB">
      <w:pPr>
        <w:jc w:val="both"/>
        <w:rPr>
          <w:rFonts w:cs="Arial"/>
          <w:b/>
        </w:rPr>
      </w:pPr>
      <w:r w:rsidRPr="00E97C7B">
        <w:rPr>
          <w:rFonts w:cs="Arial"/>
          <w:b/>
        </w:rPr>
        <w:t>Conclusions</w:t>
      </w:r>
    </w:p>
    <w:p w14:paraId="073F9060" w14:textId="77777777" w:rsidR="00BD54DB" w:rsidRPr="00E97C7B" w:rsidRDefault="009007C2" w:rsidP="00F017EB">
      <w:pPr>
        <w:jc w:val="both"/>
      </w:pPr>
      <w:r w:rsidRPr="00E97C7B">
        <w:rPr>
          <w:rFonts w:cs="Arial"/>
        </w:rPr>
        <w:t>We have demonstrated that dNK cells behave differently at a cellular and molecular level in the first trimester in pregnancies at higher risk of PE/FGR compared to those where spiral artery remodelling is occurring normally. By combining this information with what we know about other cell types in these pregnancies we are starting to develop an</w:t>
      </w:r>
      <w:r w:rsidR="00C81946" w:rsidRPr="00E97C7B">
        <w:rPr>
          <w:rFonts w:cs="Arial"/>
        </w:rPr>
        <w:t xml:space="preserve"> integrated picture of the overall events occurring at </w:t>
      </w:r>
      <w:r w:rsidR="00C81946" w:rsidRPr="00E97C7B">
        <w:rPr>
          <w:rFonts w:cs="Arial"/>
        </w:rPr>
        <w:lastRenderedPageBreak/>
        <w:t>the maternal-fetal interface</w:t>
      </w:r>
      <w:r w:rsidRPr="00E97C7B">
        <w:rPr>
          <w:rFonts w:cs="Arial"/>
        </w:rPr>
        <w:t xml:space="preserve">. </w:t>
      </w:r>
      <w:r w:rsidR="00BD54DB" w:rsidRPr="00E97C7B">
        <w:rPr>
          <w:rFonts w:cs="Arial"/>
        </w:rPr>
        <w:t xml:space="preserve">It is only when we increase our understanding of first trimester placental and decidual biology from the same patient that we will be able to </w:t>
      </w:r>
      <w:r w:rsidR="00BD54DB" w:rsidRPr="00E97C7B">
        <w:t xml:space="preserve">establish biological networks, modelling both healthy and pathological pregnancies. Ultimately such understanding will help diagnosis and clinical management. </w:t>
      </w:r>
    </w:p>
    <w:p w14:paraId="600CCCB6" w14:textId="77777777" w:rsidR="006E01FF" w:rsidRPr="00E97C7B" w:rsidRDefault="006E01FF">
      <w:pPr>
        <w:rPr>
          <w:b/>
        </w:rPr>
      </w:pPr>
    </w:p>
    <w:p w14:paraId="66164BC4" w14:textId="77777777" w:rsidR="006E01FF" w:rsidRPr="00E97C7B" w:rsidRDefault="006E01FF">
      <w:pPr>
        <w:rPr>
          <w:b/>
        </w:rPr>
      </w:pPr>
    </w:p>
    <w:p w14:paraId="3C7285F4" w14:textId="350A1D24" w:rsidR="00743EB5" w:rsidRPr="00E97C7B" w:rsidRDefault="006E01FF">
      <w:pPr>
        <w:rPr>
          <w:b/>
        </w:rPr>
      </w:pPr>
      <w:r w:rsidRPr="00E97C7B">
        <w:rPr>
          <w:b/>
        </w:rPr>
        <w:t>References</w:t>
      </w:r>
    </w:p>
    <w:p w14:paraId="51162FAB" w14:textId="41880F46" w:rsidR="002105DD" w:rsidRPr="00E97C7B" w:rsidRDefault="00743EB5" w:rsidP="002105DD">
      <w:pPr>
        <w:pStyle w:val="EndNoteBibliography"/>
        <w:spacing w:after="0"/>
        <w:ind w:left="720" w:hanging="720"/>
      </w:pPr>
      <w:r w:rsidRPr="00E97C7B">
        <w:fldChar w:fldCharType="begin"/>
      </w:r>
      <w:r w:rsidRPr="00E97C7B">
        <w:instrText xml:space="preserve"> ADDIN EN.REFLIST </w:instrText>
      </w:r>
      <w:r w:rsidRPr="00E97C7B">
        <w:fldChar w:fldCharType="separate"/>
      </w:r>
      <w:r w:rsidR="002105DD" w:rsidRPr="00E97C7B">
        <w:t>Ain, R., et al., 2004. Interleukin-11 signaling is required for the differentiation of natural killer cells at the maternal-</w:t>
      </w:r>
      <w:r w:rsidR="00870145" w:rsidRPr="00E97C7B">
        <w:t>fetal interface. Developmental Dynamics</w:t>
      </w:r>
      <w:r w:rsidR="002105DD" w:rsidRPr="00E97C7B">
        <w:rPr>
          <w:i/>
        </w:rPr>
        <w:t xml:space="preserve">. </w:t>
      </w:r>
      <w:r w:rsidR="002105DD" w:rsidRPr="00E97C7B">
        <w:t xml:space="preserve">231, 700-8 </w:t>
      </w:r>
    </w:p>
    <w:p w14:paraId="399B4433" w14:textId="45411258" w:rsidR="002105DD" w:rsidRPr="00E97C7B" w:rsidRDefault="002105DD" w:rsidP="002105DD">
      <w:pPr>
        <w:pStyle w:val="EndNoteBibliography"/>
        <w:spacing w:after="0"/>
        <w:ind w:left="720" w:hanging="720"/>
      </w:pPr>
      <w:r w:rsidRPr="00E97C7B">
        <w:t xml:space="preserve">Ashton, S.V., et al., 2005. Uterine spiral artery remodeling involves endothelial apoptosis induced by extravillous trophoblasts through fas/fasl interactions. Arteriosclerosis, </w:t>
      </w:r>
      <w:r w:rsidR="00870145" w:rsidRPr="00E97C7B">
        <w:t>Thrombosis, and Vascular B</w:t>
      </w:r>
      <w:r w:rsidRPr="00E97C7B">
        <w:t>iology</w:t>
      </w:r>
      <w:r w:rsidRPr="00E97C7B">
        <w:rPr>
          <w:i/>
        </w:rPr>
        <w:t xml:space="preserve">. </w:t>
      </w:r>
      <w:r w:rsidRPr="00E97C7B">
        <w:t xml:space="preserve">25, 102-8 </w:t>
      </w:r>
    </w:p>
    <w:p w14:paraId="1236B680" w14:textId="2A8EAFE8" w:rsidR="002105DD" w:rsidRPr="00E97C7B" w:rsidRDefault="002105DD" w:rsidP="002105DD">
      <w:pPr>
        <w:pStyle w:val="EndNoteBibliography"/>
        <w:spacing w:after="0"/>
        <w:ind w:left="720" w:hanging="720"/>
      </w:pPr>
      <w:r w:rsidRPr="00E97C7B">
        <w:t>Bulmer, J.N., et al., 2012. The role of vascular smooth muscle cell apoptosis and migration during uterine spiral artery remodeling in</w:t>
      </w:r>
      <w:r w:rsidR="00870145" w:rsidRPr="00E97C7B">
        <w:t xml:space="preserve"> normal human pregnancy. FASEB J</w:t>
      </w:r>
      <w:r w:rsidRPr="00E97C7B">
        <w:rPr>
          <w:i/>
        </w:rPr>
        <w:t xml:space="preserve">. </w:t>
      </w:r>
      <w:r w:rsidRPr="00E97C7B">
        <w:t xml:space="preserve">26, 2975-85 </w:t>
      </w:r>
    </w:p>
    <w:p w14:paraId="348E4C2F" w14:textId="78D4D7D8" w:rsidR="002105DD" w:rsidRPr="00E97C7B" w:rsidRDefault="002105DD" w:rsidP="002105DD">
      <w:pPr>
        <w:pStyle w:val="EndNoteBibliography"/>
        <w:spacing w:after="0"/>
        <w:ind w:left="720" w:hanging="720"/>
      </w:pPr>
      <w:r w:rsidRPr="00E97C7B">
        <w:t>Carlino, C., et al., 2008. Recruitment of circulating NK cells through decidual tissues: A possible mechanism controlling nk cell accumulation in the uterus during early pregnancy. Blood</w:t>
      </w:r>
      <w:r w:rsidRPr="00E97C7B">
        <w:rPr>
          <w:i/>
        </w:rPr>
        <w:t xml:space="preserve">. </w:t>
      </w:r>
      <w:r w:rsidRPr="00E97C7B">
        <w:t xml:space="preserve">111, 3108-15 </w:t>
      </w:r>
    </w:p>
    <w:p w14:paraId="67B349BC" w14:textId="20E6733D" w:rsidR="002105DD" w:rsidRPr="00E97C7B" w:rsidRDefault="002105DD" w:rsidP="002105DD">
      <w:pPr>
        <w:pStyle w:val="EndNoteBibliography"/>
        <w:spacing w:after="0"/>
        <w:ind w:left="720" w:hanging="720"/>
      </w:pPr>
      <w:r w:rsidRPr="00E97C7B">
        <w:t>Co, E.C., et al., 2013. Maternal decidual macrophages inhibit NK cell killing of invasive cytotrophoblasts during human pregnancy. Biol Reprod</w:t>
      </w:r>
      <w:r w:rsidRPr="00E97C7B">
        <w:rPr>
          <w:i/>
        </w:rPr>
        <w:t xml:space="preserve">. </w:t>
      </w:r>
      <w:r w:rsidRPr="00E97C7B">
        <w:t xml:space="preserve">88, 155 </w:t>
      </w:r>
    </w:p>
    <w:p w14:paraId="3CBAA24D" w14:textId="750C426D" w:rsidR="002105DD" w:rsidRPr="00E97C7B" w:rsidRDefault="002105DD" w:rsidP="002105DD">
      <w:pPr>
        <w:pStyle w:val="EndNoteBibliography"/>
        <w:spacing w:after="0"/>
        <w:ind w:left="720" w:hanging="720"/>
      </w:pPr>
      <w:r w:rsidRPr="00E97C7B">
        <w:t>Croxatto, D., et al., 2014. Stromal cells from human decidua exert a strong inhibitory effect on NK cell function and dendritic cell differentiation. PLoS One</w:t>
      </w:r>
      <w:r w:rsidRPr="00E97C7B">
        <w:rPr>
          <w:i/>
        </w:rPr>
        <w:t xml:space="preserve">. </w:t>
      </w:r>
      <w:r w:rsidRPr="00E97C7B">
        <w:t xml:space="preserve">9, e89006 </w:t>
      </w:r>
    </w:p>
    <w:p w14:paraId="2255F7D3" w14:textId="77777777" w:rsidR="002105DD" w:rsidRPr="00E97C7B" w:rsidRDefault="002105DD" w:rsidP="002105DD">
      <w:pPr>
        <w:pStyle w:val="EndNoteBibliography"/>
        <w:spacing w:after="0"/>
        <w:ind w:left="720" w:hanging="720"/>
      </w:pPr>
      <w:r w:rsidRPr="00E97C7B">
        <w:t>Davis, E.F., et al., 2012. Pre-eclampsia and offspring cardiovascular health: Mechanistic insights from experimental studies. Clin Sci (Lond)</w:t>
      </w:r>
      <w:r w:rsidRPr="00E97C7B">
        <w:rPr>
          <w:i/>
        </w:rPr>
        <w:t xml:space="preserve">. </w:t>
      </w:r>
      <w:r w:rsidRPr="00E97C7B">
        <w:t xml:space="preserve">123, 53-72 </w:t>
      </w:r>
    </w:p>
    <w:p w14:paraId="4983FF5C" w14:textId="77777777" w:rsidR="002105DD" w:rsidRPr="00E97C7B" w:rsidRDefault="002105DD" w:rsidP="002105DD">
      <w:pPr>
        <w:pStyle w:val="EndNoteBibliography"/>
        <w:spacing w:after="0"/>
        <w:ind w:left="720" w:hanging="720"/>
      </w:pPr>
      <w:r w:rsidRPr="00E97C7B">
        <w:t>Doisne, J.M., et al., 2015. Composition, development, and function of uterine innate lymphoid cells. J Immunol</w:t>
      </w:r>
      <w:r w:rsidRPr="00E97C7B">
        <w:rPr>
          <w:i/>
        </w:rPr>
        <w:t xml:space="preserve">. </w:t>
      </w:r>
      <w:r w:rsidRPr="00E97C7B">
        <w:t xml:space="preserve">195, 3937-45 </w:t>
      </w:r>
    </w:p>
    <w:p w14:paraId="23F7128C" w14:textId="5B8B6C48" w:rsidR="002105DD" w:rsidRPr="00E97C7B" w:rsidRDefault="002105DD" w:rsidP="002105DD">
      <w:pPr>
        <w:pStyle w:val="EndNoteBibliography"/>
        <w:spacing w:after="0"/>
        <w:ind w:left="720" w:hanging="720"/>
      </w:pPr>
      <w:r w:rsidRPr="00E97C7B">
        <w:t>El Costa, H., et al., 2009. Effecto</w:t>
      </w:r>
      <w:r w:rsidR="00870145" w:rsidRPr="00E97C7B">
        <w:t>r functions of human decidual NK</w:t>
      </w:r>
      <w:r w:rsidRPr="00E97C7B">
        <w:t xml:space="preserve"> cells in healthy early pregnancy are dependent on the specific engagement of natural cytotoxicity receptors. J Reprod Immunol</w:t>
      </w:r>
      <w:r w:rsidRPr="00E97C7B">
        <w:rPr>
          <w:i/>
        </w:rPr>
        <w:t xml:space="preserve">. </w:t>
      </w:r>
      <w:r w:rsidRPr="00E97C7B">
        <w:t xml:space="preserve">82, 142-7 </w:t>
      </w:r>
    </w:p>
    <w:p w14:paraId="15E99DAB" w14:textId="77777777" w:rsidR="002105DD" w:rsidRPr="00E97C7B" w:rsidRDefault="002105DD" w:rsidP="002105DD">
      <w:pPr>
        <w:pStyle w:val="EndNoteBibliography"/>
        <w:spacing w:after="0"/>
        <w:ind w:left="720" w:hanging="720"/>
      </w:pPr>
      <w:r w:rsidRPr="00E97C7B">
        <w:t>Founds, S.A., et al., 2009. Altered global gene expression in first trimester placentas of women destined to develop preeclampsia. Placenta</w:t>
      </w:r>
      <w:r w:rsidRPr="00E97C7B">
        <w:rPr>
          <w:i/>
        </w:rPr>
        <w:t xml:space="preserve">. </w:t>
      </w:r>
      <w:r w:rsidRPr="00E97C7B">
        <w:t xml:space="preserve">30, 15-24 </w:t>
      </w:r>
    </w:p>
    <w:p w14:paraId="7860EF21" w14:textId="77777777" w:rsidR="002105DD" w:rsidRPr="00E97C7B" w:rsidRDefault="002105DD" w:rsidP="002105DD">
      <w:pPr>
        <w:pStyle w:val="EndNoteBibliography"/>
        <w:spacing w:after="0"/>
        <w:ind w:left="720" w:hanging="720"/>
      </w:pPr>
      <w:r w:rsidRPr="00E97C7B">
        <w:t>Fraser, R., et al., 2012. Impaired decidual natural killer cell regulation of vascular remodelling in early human pregnancies with high uterine artery resistance. J Pathol</w:t>
      </w:r>
      <w:r w:rsidRPr="00E97C7B">
        <w:rPr>
          <w:i/>
        </w:rPr>
        <w:t xml:space="preserve">. </w:t>
      </w:r>
      <w:r w:rsidRPr="00E97C7B">
        <w:t xml:space="preserve">228, 322-32 </w:t>
      </w:r>
    </w:p>
    <w:p w14:paraId="159D1969" w14:textId="77777777" w:rsidR="002105DD" w:rsidRPr="00E97C7B" w:rsidRDefault="002105DD" w:rsidP="002105DD">
      <w:pPr>
        <w:pStyle w:val="EndNoteBibliography"/>
        <w:spacing w:after="0"/>
        <w:ind w:left="720" w:hanging="720"/>
      </w:pPr>
      <w:r w:rsidRPr="00E97C7B">
        <w:t>Fraser, R., et al., 2015. Decidual natural killer cells regulate vessel stability: Implications for impaired spiral artery remodelling. J Reprod Immunol</w:t>
      </w:r>
      <w:r w:rsidRPr="00E97C7B">
        <w:rPr>
          <w:i/>
        </w:rPr>
        <w:t xml:space="preserve">. </w:t>
      </w:r>
      <w:r w:rsidRPr="00E97C7B">
        <w:t xml:space="preserve">110, 54-60 </w:t>
      </w:r>
    </w:p>
    <w:p w14:paraId="6B48CCBE" w14:textId="77777777" w:rsidR="002105DD" w:rsidRPr="00E97C7B" w:rsidRDefault="002105DD" w:rsidP="002105DD">
      <w:pPr>
        <w:pStyle w:val="EndNoteBibliography"/>
        <w:spacing w:after="0"/>
        <w:ind w:left="720" w:hanging="720"/>
      </w:pPr>
      <w:r w:rsidRPr="00E97C7B">
        <w:t>Gustafsson, C., et al., 2008. Gene expression profiling of human decidual macrophages: Evidence for immunosuppressive phenotype. PLoS One</w:t>
      </w:r>
      <w:r w:rsidRPr="00E97C7B">
        <w:rPr>
          <w:i/>
        </w:rPr>
        <w:t xml:space="preserve">. </w:t>
      </w:r>
      <w:r w:rsidRPr="00E97C7B">
        <w:t xml:space="preserve">3, e2078 </w:t>
      </w:r>
    </w:p>
    <w:p w14:paraId="4C150F87" w14:textId="5B14A9F1" w:rsidR="002105DD" w:rsidRPr="00E97C7B" w:rsidRDefault="002105DD" w:rsidP="002105DD">
      <w:pPr>
        <w:pStyle w:val="EndNoteBibliography"/>
        <w:spacing w:after="0"/>
        <w:ind w:left="720" w:hanging="720"/>
      </w:pPr>
      <w:r w:rsidRPr="00E97C7B">
        <w:t>Hann</w:t>
      </w:r>
      <w:r w:rsidR="00870145" w:rsidRPr="00E97C7B">
        <w:t>a, J., et al., 2006. Decidual NK</w:t>
      </w:r>
      <w:r w:rsidRPr="00E97C7B">
        <w:t xml:space="preserve"> cells regulate key developmental processes at the human fetal-maternal interface. Nat Med</w:t>
      </w:r>
      <w:r w:rsidRPr="00E97C7B">
        <w:rPr>
          <w:i/>
        </w:rPr>
        <w:t xml:space="preserve">. </w:t>
      </w:r>
      <w:r w:rsidRPr="00E97C7B">
        <w:t xml:space="preserve">12, 1065-74 </w:t>
      </w:r>
    </w:p>
    <w:p w14:paraId="645B6E88" w14:textId="1D1FA7E6" w:rsidR="002105DD" w:rsidRPr="00E97C7B" w:rsidRDefault="002105DD" w:rsidP="002105DD">
      <w:pPr>
        <w:pStyle w:val="EndNoteBibliography"/>
        <w:spacing w:after="0"/>
        <w:ind w:left="720" w:hanging="720"/>
      </w:pPr>
      <w:r w:rsidRPr="00E97C7B">
        <w:t>Harris, L.K., et al., 2006. Invasive trophoblasts stimulate vascular smo</w:t>
      </w:r>
      <w:r w:rsidR="00870145" w:rsidRPr="00E97C7B">
        <w:t>oth muscle cell apoptosis by a F</w:t>
      </w:r>
      <w:r w:rsidRPr="00E97C7B">
        <w:t>as ligand-dependent mechanism. Am J Pathol</w:t>
      </w:r>
      <w:r w:rsidRPr="00E97C7B">
        <w:rPr>
          <w:i/>
        </w:rPr>
        <w:t xml:space="preserve">. </w:t>
      </w:r>
      <w:r w:rsidRPr="00E97C7B">
        <w:t xml:space="preserve">169, 1863-74 </w:t>
      </w:r>
    </w:p>
    <w:p w14:paraId="436E499C" w14:textId="77777777" w:rsidR="002105DD" w:rsidRPr="00E97C7B" w:rsidRDefault="002105DD" w:rsidP="002105DD">
      <w:pPr>
        <w:pStyle w:val="EndNoteBibliography"/>
        <w:spacing w:after="0"/>
        <w:ind w:left="720" w:hanging="720"/>
      </w:pPr>
      <w:r w:rsidRPr="00E97C7B">
        <w:t>Harris, L.K., et al., 2007. Bewo cells stimulate smooth muscle cell apoptosis and elastin breakdown in a model of spiral artery transformation. Hum Reprod</w:t>
      </w:r>
      <w:r w:rsidRPr="00E97C7B">
        <w:rPr>
          <w:i/>
        </w:rPr>
        <w:t xml:space="preserve">. </w:t>
      </w:r>
      <w:r w:rsidRPr="00E97C7B">
        <w:t xml:space="preserve">22, 2834-41 </w:t>
      </w:r>
    </w:p>
    <w:p w14:paraId="16FF8F42" w14:textId="77777777" w:rsidR="002105DD" w:rsidRPr="00E97C7B" w:rsidRDefault="002105DD" w:rsidP="002105DD">
      <w:pPr>
        <w:pStyle w:val="EndNoteBibliography"/>
        <w:spacing w:after="0"/>
        <w:ind w:left="720" w:hanging="720"/>
      </w:pPr>
      <w:r w:rsidRPr="00E97C7B">
        <w:t>Hazan, A.D., et al., 2010. Vascular-leukocyte interactions: Mechanisms of human decidual spiral artery remodeling in vitro. Am J Pathol</w:t>
      </w:r>
      <w:r w:rsidRPr="00E97C7B">
        <w:rPr>
          <w:i/>
        </w:rPr>
        <w:t xml:space="preserve">. </w:t>
      </w:r>
      <w:r w:rsidRPr="00E97C7B">
        <w:t xml:space="preserve">177, 1017-30 </w:t>
      </w:r>
    </w:p>
    <w:p w14:paraId="0F2C5B72" w14:textId="0B4C2733" w:rsidR="002105DD" w:rsidRPr="00E97C7B" w:rsidRDefault="002105DD" w:rsidP="002105DD">
      <w:pPr>
        <w:pStyle w:val="EndNoteBibliography"/>
        <w:spacing w:after="0"/>
        <w:ind w:left="720" w:hanging="720"/>
      </w:pPr>
      <w:r w:rsidRPr="00E97C7B">
        <w:t>Hiby, S.E., et al.</w:t>
      </w:r>
      <w:r w:rsidR="00870145" w:rsidRPr="00E97C7B">
        <w:t>, 2010. Maternal activating KIRs</w:t>
      </w:r>
      <w:r w:rsidRPr="00E97C7B">
        <w:t xml:space="preserve"> protect against human reproducti</w:t>
      </w:r>
      <w:r w:rsidR="00870145" w:rsidRPr="00E97C7B">
        <w:t>ve failure mediated by fetal HLA-C</w:t>
      </w:r>
      <w:r w:rsidRPr="00E97C7B">
        <w:t>2. J Clin Invest</w:t>
      </w:r>
      <w:r w:rsidRPr="00E97C7B">
        <w:rPr>
          <w:i/>
        </w:rPr>
        <w:t xml:space="preserve">. </w:t>
      </w:r>
      <w:r w:rsidRPr="00E97C7B">
        <w:t xml:space="preserve">120, 4102-10 </w:t>
      </w:r>
    </w:p>
    <w:p w14:paraId="6FB00C1E" w14:textId="2960F4A8" w:rsidR="002105DD" w:rsidRPr="00E97C7B" w:rsidRDefault="002105DD" w:rsidP="002105DD">
      <w:pPr>
        <w:pStyle w:val="EndNoteBibliography"/>
        <w:spacing w:after="0"/>
        <w:ind w:left="720" w:hanging="720"/>
      </w:pPr>
      <w:r w:rsidRPr="00E97C7B">
        <w:t>Hiby, S.E., et al., 2008. Association of maternal killer-cell immunoglobulin-l</w:t>
      </w:r>
      <w:r w:rsidR="00870145" w:rsidRPr="00E97C7B">
        <w:t>ike receptors and parental HLA-C</w:t>
      </w:r>
      <w:r w:rsidRPr="00E97C7B">
        <w:t xml:space="preserve"> genotypes with recurrent miscarriage. Hum Reprod</w:t>
      </w:r>
      <w:r w:rsidRPr="00E97C7B">
        <w:rPr>
          <w:i/>
        </w:rPr>
        <w:t xml:space="preserve">. </w:t>
      </w:r>
      <w:r w:rsidRPr="00E97C7B">
        <w:t xml:space="preserve">23, 972-6 </w:t>
      </w:r>
    </w:p>
    <w:p w14:paraId="6E2A342E" w14:textId="601D49D8" w:rsidR="002105DD" w:rsidRPr="00E97C7B" w:rsidRDefault="002105DD" w:rsidP="002105DD">
      <w:pPr>
        <w:pStyle w:val="EndNoteBibliography"/>
        <w:spacing w:after="0"/>
        <w:ind w:left="720" w:hanging="720"/>
      </w:pPr>
      <w:r w:rsidRPr="00E97C7B">
        <w:lastRenderedPageBreak/>
        <w:t>Hiby, S.E., et al., 20</w:t>
      </w:r>
      <w:r w:rsidR="00870145" w:rsidRPr="00E97C7B">
        <w:t>04. Combinations of maternal KIR and fetal HLA-C</w:t>
      </w:r>
      <w:r w:rsidRPr="00E97C7B">
        <w:t xml:space="preserve"> genes influence the risk of preeclampsia and reproductive success. J Exp Med</w:t>
      </w:r>
      <w:r w:rsidRPr="00E97C7B">
        <w:rPr>
          <w:i/>
        </w:rPr>
        <w:t xml:space="preserve">. </w:t>
      </w:r>
      <w:r w:rsidRPr="00E97C7B">
        <w:t xml:space="preserve">200, 957-65 </w:t>
      </w:r>
    </w:p>
    <w:p w14:paraId="29146795" w14:textId="77777777" w:rsidR="002105DD" w:rsidRPr="00E97C7B" w:rsidRDefault="002105DD" w:rsidP="002105DD">
      <w:pPr>
        <w:pStyle w:val="EndNoteBibliography"/>
        <w:spacing w:after="0"/>
        <w:ind w:left="720" w:hanging="720"/>
      </w:pPr>
      <w:r w:rsidRPr="00E97C7B">
        <w:t>Hollis, B., et al., 2001. Reproducibility and repeatability of transabdominal uterine artery doppler velocimetry between 10 and 14 weeks of gestation. Ultrasound Obstet Gynecol</w:t>
      </w:r>
      <w:r w:rsidRPr="00E97C7B">
        <w:rPr>
          <w:i/>
        </w:rPr>
        <w:t xml:space="preserve">. </w:t>
      </w:r>
      <w:r w:rsidRPr="00E97C7B">
        <w:t xml:space="preserve">18, 593-7 </w:t>
      </w:r>
    </w:p>
    <w:p w14:paraId="593E7932" w14:textId="77777777" w:rsidR="002105DD" w:rsidRPr="00E97C7B" w:rsidRDefault="002105DD" w:rsidP="002105DD">
      <w:pPr>
        <w:pStyle w:val="EndNoteBibliography"/>
        <w:spacing w:after="0"/>
        <w:ind w:left="720" w:hanging="720"/>
      </w:pPr>
      <w:r w:rsidRPr="00E97C7B">
        <w:t>Houser, B.L., et al., 2011. Two unique human decidual macrophage populations. J Immunol</w:t>
      </w:r>
      <w:r w:rsidRPr="00E97C7B">
        <w:rPr>
          <w:i/>
        </w:rPr>
        <w:t xml:space="preserve">. </w:t>
      </w:r>
      <w:r w:rsidRPr="00E97C7B">
        <w:t xml:space="preserve">186, 2633-42 </w:t>
      </w:r>
    </w:p>
    <w:p w14:paraId="59AFA3AB" w14:textId="77777777" w:rsidR="002105DD" w:rsidRPr="00E97C7B" w:rsidRDefault="002105DD" w:rsidP="002105DD">
      <w:pPr>
        <w:pStyle w:val="EndNoteBibliography"/>
        <w:spacing w:after="0"/>
        <w:ind w:left="720" w:hanging="720"/>
      </w:pPr>
      <w:r w:rsidRPr="00E97C7B">
        <w:t>Hsu, P., Nanan, R.K., 2014. Innate and adaptive immune interactions at the fetal-maternal interface in healthy human pregnancy and pre-eclampsia. Frontiers in immunology</w:t>
      </w:r>
      <w:r w:rsidRPr="00E97C7B">
        <w:rPr>
          <w:i/>
        </w:rPr>
        <w:t xml:space="preserve">. </w:t>
      </w:r>
      <w:r w:rsidRPr="00E97C7B">
        <w:t xml:space="preserve">5, 125 </w:t>
      </w:r>
    </w:p>
    <w:p w14:paraId="1C734CDF" w14:textId="13111233" w:rsidR="002105DD" w:rsidRPr="00E97C7B" w:rsidRDefault="002105DD" w:rsidP="002105DD">
      <w:pPr>
        <w:pStyle w:val="EndNoteBibliography"/>
        <w:spacing w:after="0"/>
        <w:ind w:left="720" w:hanging="720"/>
      </w:pPr>
      <w:r w:rsidRPr="00E97C7B">
        <w:t xml:space="preserve">Hu, W.T., et al., 2015. </w:t>
      </w:r>
      <w:r w:rsidR="00870145" w:rsidRPr="00E97C7B">
        <w:t>Decidual stromal cell-derived IL</w:t>
      </w:r>
      <w:r w:rsidRPr="00E97C7B">
        <w:t>-33 contributes to t</w:t>
      </w:r>
      <w:r w:rsidR="00870145" w:rsidRPr="00E97C7B">
        <w:t>h2 bias and inhibits decidual NK cell cytotoxicity through NK-kappaB</w:t>
      </w:r>
      <w:r w:rsidRPr="00E97C7B">
        <w:t xml:space="preserve"> signaling in human early pregnancy. J Reprod Immunol</w:t>
      </w:r>
      <w:r w:rsidRPr="00E97C7B">
        <w:rPr>
          <w:i/>
        </w:rPr>
        <w:t xml:space="preserve">. </w:t>
      </w:r>
      <w:r w:rsidRPr="00E97C7B">
        <w:t xml:space="preserve">109, 52-65 </w:t>
      </w:r>
    </w:p>
    <w:p w14:paraId="00F3912D" w14:textId="21BBC737" w:rsidR="002105DD" w:rsidRPr="00E97C7B" w:rsidRDefault="002105DD" w:rsidP="002105DD">
      <w:pPr>
        <w:pStyle w:val="EndNoteBibliography"/>
        <w:spacing w:after="0"/>
        <w:ind w:left="720" w:hanging="720"/>
      </w:pPr>
      <w:r w:rsidRPr="00E97C7B">
        <w:t>Keogh, R.J., et al., 2007. Fetal-derived trophoblast use the apoptotic cyto</w:t>
      </w:r>
      <w:r w:rsidR="00870145" w:rsidRPr="00E97C7B">
        <w:t>kine tumor necrosis factor-</w:t>
      </w:r>
      <w:r w:rsidR="00870145" w:rsidRPr="00E97C7B">
        <w:rPr>
          <w:rFonts w:ascii="Symbol" w:hAnsi="Symbol"/>
        </w:rPr>
        <w:t>a</w:t>
      </w:r>
      <w:r w:rsidRPr="00E97C7B">
        <w:t>-related apoptosis-inducing ligand to induce smooth muscle cell death. Circ Res</w:t>
      </w:r>
      <w:r w:rsidRPr="00E97C7B">
        <w:rPr>
          <w:i/>
        </w:rPr>
        <w:t xml:space="preserve">. </w:t>
      </w:r>
      <w:r w:rsidRPr="00E97C7B">
        <w:t xml:space="preserve">100, 834-41 </w:t>
      </w:r>
    </w:p>
    <w:p w14:paraId="00F78D3F" w14:textId="46D52CC6" w:rsidR="002105DD" w:rsidRPr="00E97C7B" w:rsidRDefault="002105DD" w:rsidP="002105DD">
      <w:pPr>
        <w:pStyle w:val="EndNoteBibliography"/>
        <w:spacing w:after="0"/>
        <w:ind w:left="720" w:hanging="720"/>
      </w:pPr>
      <w:r w:rsidRPr="00E97C7B">
        <w:t>Keskin, D.B., et al., 2007. T</w:t>
      </w:r>
      <w:r w:rsidR="00870145" w:rsidRPr="00E97C7B">
        <w:t>gfbeta promotes conversion of CD16+ peripheral blood NK cells into CD</w:t>
      </w:r>
      <w:r w:rsidRPr="00E97C7B">
        <w:t xml:space="preserve">16- nk cells </w:t>
      </w:r>
      <w:r w:rsidR="00870145" w:rsidRPr="00E97C7B">
        <w:t>with similarities to decidual NK</w:t>
      </w:r>
      <w:r w:rsidRPr="00E97C7B">
        <w:t xml:space="preserve"> cells. Proc Natl Acad Sci U S A</w:t>
      </w:r>
      <w:r w:rsidRPr="00E97C7B">
        <w:rPr>
          <w:i/>
        </w:rPr>
        <w:t xml:space="preserve">. </w:t>
      </w:r>
      <w:r w:rsidRPr="00E97C7B">
        <w:t xml:space="preserve">104, 3378-83 </w:t>
      </w:r>
    </w:p>
    <w:p w14:paraId="75F2C380" w14:textId="77777777" w:rsidR="002105DD" w:rsidRPr="00E97C7B" w:rsidRDefault="002105DD" w:rsidP="002105DD">
      <w:pPr>
        <w:pStyle w:val="EndNoteBibliography"/>
        <w:spacing w:after="0"/>
        <w:ind w:left="720" w:hanging="720"/>
      </w:pPr>
      <w:r w:rsidRPr="00E97C7B">
        <w:t>King, A., et al., 1998. Human uterine lymphocytes. Hum Reprod Update</w:t>
      </w:r>
      <w:r w:rsidRPr="00E97C7B">
        <w:rPr>
          <w:i/>
        </w:rPr>
        <w:t xml:space="preserve">. </w:t>
      </w:r>
      <w:r w:rsidRPr="00E97C7B">
        <w:t xml:space="preserve">4, 480-5 </w:t>
      </w:r>
    </w:p>
    <w:p w14:paraId="56A0C4E9" w14:textId="1DC8A223" w:rsidR="002105DD" w:rsidRPr="00E97C7B" w:rsidRDefault="002105DD" w:rsidP="002105DD">
      <w:pPr>
        <w:pStyle w:val="EndNoteBibliography"/>
        <w:spacing w:after="0"/>
        <w:ind w:left="720" w:hanging="720"/>
      </w:pPr>
      <w:r w:rsidRPr="00E97C7B">
        <w:t>Kopcow, H.D.,</w:t>
      </w:r>
      <w:r w:rsidR="00870145" w:rsidRPr="00E97C7B">
        <w:t xml:space="preserve"> et al., 2005. Human decidual NK</w:t>
      </w:r>
      <w:r w:rsidRPr="00E97C7B">
        <w:t xml:space="preserve"> cells form immature activating synapses and are not cytotoxic. Proc Natl Acad Sci U S A</w:t>
      </w:r>
      <w:r w:rsidRPr="00E97C7B">
        <w:rPr>
          <w:i/>
        </w:rPr>
        <w:t xml:space="preserve">. </w:t>
      </w:r>
      <w:r w:rsidRPr="00E97C7B">
        <w:t xml:space="preserve">102, 15563-8 </w:t>
      </w:r>
    </w:p>
    <w:p w14:paraId="331D5D4E" w14:textId="3A30E4A8" w:rsidR="002105DD" w:rsidRPr="00E97C7B" w:rsidRDefault="002105DD" w:rsidP="002105DD">
      <w:pPr>
        <w:pStyle w:val="EndNoteBibliography"/>
        <w:spacing w:after="0"/>
        <w:ind w:left="720" w:hanging="720"/>
      </w:pPr>
      <w:r w:rsidRPr="00E97C7B">
        <w:t>Lash, G.E., et al., 2016. Decidual macrophages: Key regulators of vascular remodeling in human pregnancy. J Leukoc Biol</w:t>
      </w:r>
      <w:r w:rsidR="008856D8" w:rsidRPr="00E97C7B">
        <w:rPr>
          <w:i/>
        </w:rPr>
        <w:t>.</w:t>
      </w:r>
      <w:r w:rsidR="008856D8" w:rsidRPr="00E97C7B">
        <w:t>100, 315-25</w:t>
      </w:r>
      <w:r w:rsidRPr="00E97C7B">
        <w:t xml:space="preserve"> </w:t>
      </w:r>
    </w:p>
    <w:p w14:paraId="461D45F7" w14:textId="77777777" w:rsidR="002105DD" w:rsidRPr="00E97C7B" w:rsidRDefault="002105DD" w:rsidP="002105DD">
      <w:pPr>
        <w:pStyle w:val="EndNoteBibliography"/>
        <w:spacing w:after="0"/>
        <w:ind w:left="720" w:hanging="720"/>
      </w:pPr>
      <w:r w:rsidRPr="00E97C7B">
        <w:t>Lash, G.E., et al., 2006. Expression of angiogenic growth factors by uterine natural killer cells during early pregnancy. J Leukoc Biol</w:t>
      </w:r>
      <w:r w:rsidRPr="00E97C7B">
        <w:rPr>
          <w:i/>
        </w:rPr>
        <w:t xml:space="preserve">. </w:t>
      </w:r>
      <w:r w:rsidRPr="00E97C7B">
        <w:t xml:space="preserve">80, 572-80 </w:t>
      </w:r>
    </w:p>
    <w:p w14:paraId="657EEE90" w14:textId="47F2FBC4" w:rsidR="002105DD" w:rsidRPr="00E97C7B" w:rsidRDefault="002105DD" w:rsidP="002105DD">
      <w:pPr>
        <w:pStyle w:val="EndNoteBibliography"/>
        <w:spacing w:after="0"/>
        <w:ind w:left="720" w:hanging="720"/>
      </w:pPr>
      <w:r w:rsidRPr="00E97C7B">
        <w:t>Laskarin, G., et</w:t>
      </w:r>
      <w:r w:rsidR="00870145" w:rsidRPr="00E97C7B">
        <w:t xml:space="preserve"> al., 2012. Specific decidual CD14(+) cells hamper cognate NK</w:t>
      </w:r>
      <w:r w:rsidRPr="00E97C7B">
        <w:t xml:space="preserve"> cell proliferation and cytolytic mediator expression after mucin 1 treatment in vitro. J Reprod Immunol</w:t>
      </w:r>
      <w:r w:rsidRPr="00E97C7B">
        <w:rPr>
          <w:i/>
        </w:rPr>
        <w:t xml:space="preserve">. </w:t>
      </w:r>
      <w:r w:rsidRPr="00E97C7B">
        <w:t xml:space="preserve">95, 36-45 </w:t>
      </w:r>
    </w:p>
    <w:p w14:paraId="46190037" w14:textId="77777777" w:rsidR="002105DD" w:rsidRPr="00E97C7B" w:rsidRDefault="002105DD" w:rsidP="002105DD">
      <w:pPr>
        <w:pStyle w:val="EndNoteBibliography"/>
        <w:spacing w:after="0"/>
        <w:ind w:left="720" w:hanging="720"/>
      </w:pPr>
      <w:r w:rsidRPr="00E97C7B">
        <w:t>Leslie, K., et al., 2015. Increased apoptosis, altered oxygen signaling, and antioxidant defenses in first-trimester pregnancies with high-resistance uterine artery blood flow. Am J Pathol</w:t>
      </w:r>
      <w:r w:rsidRPr="00E97C7B">
        <w:rPr>
          <w:i/>
        </w:rPr>
        <w:t xml:space="preserve">. </w:t>
      </w:r>
      <w:r w:rsidRPr="00E97C7B">
        <w:t xml:space="preserve">185, 2731-41 </w:t>
      </w:r>
    </w:p>
    <w:p w14:paraId="0FE0FBFC" w14:textId="640B29F7" w:rsidR="002105DD" w:rsidRPr="00E97C7B" w:rsidRDefault="002105DD" w:rsidP="002105DD">
      <w:pPr>
        <w:pStyle w:val="EndNoteBibliography"/>
        <w:spacing w:after="0"/>
        <w:ind w:left="720" w:hanging="720"/>
      </w:pPr>
      <w:r w:rsidRPr="00E97C7B">
        <w:t>Manaster, I., et al., 2008. Endo</w:t>
      </w:r>
      <w:r w:rsidR="00870145" w:rsidRPr="00E97C7B">
        <w:t>metrial NK</w:t>
      </w:r>
      <w:r w:rsidRPr="00E97C7B">
        <w:t xml:space="preserve"> cells are special immature cells that await pregnancy. J Immunol</w:t>
      </w:r>
      <w:r w:rsidRPr="00E97C7B">
        <w:rPr>
          <w:i/>
        </w:rPr>
        <w:t xml:space="preserve">. </w:t>
      </w:r>
      <w:r w:rsidRPr="00E97C7B">
        <w:t xml:space="preserve">181, 1869-76 </w:t>
      </w:r>
    </w:p>
    <w:p w14:paraId="71B17F76" w14:textId="77777777" w:rsidR="002105DD" w:rsidRPr="00E97C7B" w:rsidRDefault="002105DD" w:rsidP="002105DD">
      <w:pPr>
        <w:pStyle w:val="EndNoteBibliography"/>
        <w:spacing w:after="0"/>
        <w:ind w:left="720" w:hanging="720"/>
      </w:pPr>
      <w:r w:rsidRPr="00E97C7B">
        <w:t>Moffett, A., Hiby, S., 2009. Influence of activating and inhibitory killer immunoglobulin-like receptors on predisposition to recurrent miscarriages. Hum Reprod</w:t>
      </w:r>
      <w:r w:rsidRPr="00E97C7B">
        <w:rPr>
          <w:i/>
        </w:rPr>
        <w:t xml:space="preserve">. </w:t>
      </w:r>
      <w:r w:rsidRPr="00E97C7B">
        <w:t xml:space="preserve">24, 2048-9 </w:t>
      </w:r>
    </w:p>
    <w:p w14:paraId="1CD7B353" w14:textId="1E0D0753" w:rsidR="002105DD" w:rsidRPr="00E97C7B" w:rsidRDefault="002105DD" w:rsidP="002105DD">
      <w:pPr>
        <w:pStyle w:val="EndNoteBibliography"/>
        <w:spacing w:after="0"/>
        <w:ind w:left="720" w:hanging="720"/>
      </w:pPr>
      <w:r w:rsidRPr="00E97C7B">
        <w:t xml:space="preserve">Naruse, K., et al., 2009. Localization </w:t>
      </w:r>
      <w:r w:rsidR="00870145" w:rsidRPr="00E97C7B">
        <w:t>of matrix metalloproteinase (MMP)-2, MMP</w:t>
      </w:r>
      <w:r w:rsidRPr="00E97C7B">
        <w:t>-9 and t</w:t>
      </w:r>
      <w:r w:rsidR="00870145" w:rsidRPr="00E97C7B">
        <w:t>issue inhibitors for mmps (TIMPs</w:t>
      </w:r>
      <w:r w:rsidRPr="00E97C7B">
        <w:t>) in uterine natural killer cells in early human pregnancy. Hum Reprod</w:t>
      </w:r>
      <w:r w:rsidRPr="00E97C7B">
        <w:rPr>
          <w:i/>
        </w:rPr>
        <w:t xml:space="preserve">. </w:t>
      </w:r>
      <w:r w:rsidRPr="00E97C7B">
        <w:t xml:space="preserve">24, 553-61 </w:t>
      </w:r>
    </w:p>
    <w:p w14:paraId="1F827998" w14:textId="77777777" w:rsidR="002105DD" w:rsidRPr="00E97C7B" w:rsidRDefault="002105DD" w:rsidP="002105DD">
      <w:pPr>
        <w:pStyle w:val="EndNoteBibliography"/>
        <w:spacing w:after="0"/>
        <w:ind w:left="720" w:hanging="720"/>
      </w:pPr>
      <w:r w:rsidRPr="00E97C7B">
        <w:t>Pijnenborg, R., et al., 2011. Deep placentation. Best Pract Res Clin Obstet Gynaecol</w:t>
      </w:r>
      <w:r w:rsidRPr="00E97C7B">
        <w:rPr>
          <w:i/>
        </w:rPr>
        <w:t xml:space="preserve">. </w:t>
      </w:r>
      <w:r w:rsidRPr="00E97C7B">
        <w:t xml:space="preserve">25, 273-85 </w:t>
      </w:r>
    </w:p>
    <w:p w14:paraId="68918DCA" w14:textId="77777777" w:rsidR="002105DD" w:rsidRPr="00E97C7B" w:rsidRDefault="002105DD" w:rsidP="002105DD">
      <w:pPr>
        <w:pStyle w:val="EndNoteBibliography"/>
        <w:spacing w:after="0"/>
        <w:ind w:left="720" w:hanging="720"/>
      </w:pPr>
      <w:r w:rsidRPr="00E97C7B">
        <w:t>Prefumo, F., et al., 2004. Decreased endovascular trophoblast invasion in first trimester pregnancies with high-resistance uterine artery doppler indices. Hum Reprod</w:t>
      </w:r>
      <w:r w:rsidRPr="00E97C7B">
        <w:rPr>
          <w:i/>
        </w:rPr>
        <w:t xml:space="preserve">. </w:t>
      </w:r>
      <w:r w:rsidRPr="00E97C7B">
        <w:t xml:space="preserve">19, 206-9 </w:t>
      </w:r>
    </w:p>
    <w:p w14:paraId="25F34F44" w14:textId="21C3B24A" w:rsidR="002105DD" w:rsidRPr="00E97C7B" w:rsidRDefault="002105DD" w:rsidP="002105DD">
      <w:pPr>
        <w:pStyle w:val="EndNoteBibliography"/>
        <w:spacing w:after="0"/>
        <w:ind w:left="720" w:hanging="720"/>
      </w:pPr>
      <w:r w:rsidRPr="00E97C7B">
        <w:t xml:space="preserve">Quinn, K.H., et al., 2011. The unique pathophysiology of early-onset severe </w:t>
      </w:r>
      <w:r w:rsidR="00870145" w:rsidRPr="00E97C7B">
        <w:t>preeclampsia: Role of decidual T</w:t>
      </w:r>
      <w:r w:rsidRPr="00E97C7B">
        <w:t xml:space="preserve"> regulatory cells. J Reprod Immunol</w:t>
      </w:r>
      <w:r w:rsidRPr="00E97C7B">
        <w:rPr>
          <w:i/>
        </w:rPr>
        <w:t xml:space="preserve">. </w:t>
      </w:r>
      <w:r w:rsidRPr="00E97C7B">
        <w:t xml:space="preserve">91, 76-82 </w:t>
      </w:r>
    </w:p>
    <w:p w14:paraId="7A55B722" w14:textId="77777777" w:rsidR="002105DD" w:rsidRPr="00E97C7B" w:rsidRDefault="002105DD" w:rsidP="002105DD">
      <w:pPr>
        <w:pStyle w:val="EndNoteBibliography"/>
        <w:spacing w:after="0"/>
        <w:ind w:left="720" w:hanging="720"/>
      </w:pPr>
      <w:r w:rsidRPr="00E97C7B">
        <w:t>Rabaglino, M.B., et al., 2015. Bioinformatics approach reveals evidence for impaired endometrial maturation before and during early pregnancy in women who developed preeclampsia. Hypertension</w:t>
      </w:r>
      <w:r w:rsidRPr="00E97C7B">
        <w:rPr>
          <w:i/>
        </w:rPr>
        <w:t xml:space="preserve">. </w:t>
      </w:r>
      <w:r w:rsidRPr="00E97C7B">
        <w:t xml:space="preserve">65, 421-9 </w:t>
      </w:r>
    </w:p>
    <w:p w14:paraId="1D21DA73" w14:textId="77777777" w:rsidR="002105DD" w:rsidRPr="00E97C7B" w:rsidRDefault="002105DD" w:rsidP="002105DD">
      <w:pPr>
        <w:pStyle w:val="EndNoteBibliography"/>
        <w:spacing w:after="0"/>
        <w:ind w:left="720" w:hanging="720"/>
      </w:pPr>
      <w:r w:rsidRPr="00E97C7B">
        <w:t>Red-Horse, K., et al., 2006. Cytotrophoblast induction of arterial apoptosis and lymphangiogenesis in an in vivo model of human placentation. J Clin Invest</w:t>
      </w:r>
      <w:r w:rsidRPr="00E97C7B">
        <w:rPr>
          <w:i/>
        </w:rPr>
        <w:t xml:space="preserve">. </w:t>
      </w:r>
      <w:r w:rsidRPr="00E97C7B">
        <w:t xml:space="preserve">116, 2643-52 </w:t>
      </w:r>
    </w:p>
    <w:p w14:paraId="6AC582F9" w14:textId="77777777" w:rsidR="002105DD" w:rsidRPr="00E97C7B" w:rsidRDefault="002105DD" w:rsidP="002105DD">
      <w:pPr>
        <w:pStyle w:val="EndNoteBibliography"/>
        <w:spacing w:after="0"/>
        <w:ind w:left="720" w:hanging="720"/>
      </w:pPr>
      <w:r w:rsidRPr="00E97C7B">
        <w:t>Redman, C.W., Sargent, I.L., 2003. Pre-eclampsia, the placenta and the maternal systemic inflammatory response--a review. Placenta</w:t>
      </w:r>
      <w:r w:rsidRPr="00E97C7B">
        <w:rPr>
          <w:i/>
        </w:rPr>
        <w:t xml:space="preserve">. </w:t>
      </w:r>
      <w:r w:rsidRPr="00E97C7B">
        <w:t xml:space="preserve">24 Suppl A, S21-7 </w:t>
      </w:r>
    </w:p>
    <w:p w14:paraId="4D560E34" w14:textId="77777777" w:rsidR="002105DD" w:rsidRPr="00E97C7B" w:rsidRDefault="002105DD" w:rsidP="002105DD">
      <w:pPr>
        <w:pStyle w:val="EndNoteBibliography"/>
        <w:spacing w:after="0"/>
        <w:ind w:left="720" w:hanging="720"/>
      </w:pPr>
      <w:r w:rsidRPr="00E97C7B">
        <w:t>Reister, F., et al., 1999. The distribution of macrophages in spiral arteries of the placental bed in pre-eclampsia differs from that in healthy patients. Placenta</w:t>
      </w:r>
      <w:r w:rsidRPr="00E97C7B">
        <w:rPr>
          <w:i/>
        </w:rPr>
        <w:t xml:space="preserve">. </w:t>
      </w:r>
      <w:r w:rsidRPr="00E97C7B">
        <w:t xml:space="preserve">20, 229-233 </w:t>
      </w:r>
    </w:p>
    <w:p w14:paraId="28FD70B9" w14:textId="48891F8A" w:rsidR="002105DD" w:rsidRPr="00E97C7B" w:rsidRDefault="002105DD" w:rsidP="002105DD">
      <w:pPr>
        <w:pStyle w:val="EndNoteBibliography"/>
        <w:spacing w:after="0"/>
        <w:ind w:left="720" w:hanging="720"/>
      </w:pPr>
      <w:r w:rsidRPr="00E97C7B">
        <w:t>Robson, A., et al., 2012. Uterine natural killer cells initiate spiral artery remod</w:t>
      </w:r>
      <w:r w:rsidR="00870145" w:rsidRPr="00E97C7B">
        <w:t>eling in human pregnancy. FASEB J</w:t>
      </w:r>
      <w:r w:rsidRPr="00E97C7B">
        <w:t>j</w:t>
      </w:r>
      <w:r w:rsidRPr="00E97C7B">
        <w:rPr>
          <w:i/>
        </w:rPr>
        <w:t xml:space="preserve">. </w:t>
      </w:r>
      <w:r w:rsidRPr="00E97C7B">
        <w:t xml:space="preserve">26, 4876-85 </w:t>
      </w:r>
    </w:p>
    <w:p w14:paraId="55993F94" w14:textId="3FB4929D" w:rsidR="002105DD" w:rsidRPr="00E97C7B" w:rsidRDefault="002105DD" w:rsidP="002105DD">
      <w:pPr>
        <w:pStyle w:val="EndNoteBibliography"/>
        <w:spacing w:after="0"/>
        <w:ind w:left="720" w:hanging="720"/>
      </w:pPr>
      <w:r w:rsidRPr="00E97C7B">
        <w:lastRenderedPageBreak/>
        <w:t>Sharkey, A.M., et al., 2015. Tissue-s</w:t>
      </w:r>
      <w:r w:rsidR="00870145" w:rsidRPr="00E97C7B">
        <w:t>pecific education of decidual NK</w:t>
      </w:r>
      <w:r w:rsidRPr="00E97C7B">
        <w:t xml:space="preserve"> cells. J Immunol</w:t>
      </w:r>
      <w:r w:rsidRPr="00E97C7B">
        <w:rPr>
          <w:i/>
        </w:rPr>
        <w:t xml:space="preserve">. </w:t>
      </w:r>
      <w:r w:rsidRPr="00E97C7B">
        <w:t xml:space="preserve">195, 3026-32 </w:t>
      </w:r>
    </w:p>
    <w:p w14:paraId="05A2D821" w14:textId="77777777" w:rsidR="002105DD" w:rsidRPr="00E97C7B" w:rsidRDefault="002105DD" w:rsidP="002105DD">
      <w:pPr>
        <w:pStyle w:val="EndNoteBibliography"/>
        <w:spacing w:after="0"/>
        <w:ind w:left="720" w:hanging="720"/>
      </w:pPr>
      <w:r w:rsidRPr="00E97C7B">
        <w:t>Sharma, S., et al., 2016. Decidual control of trophoblast invasion. Am J Reprod Immunol</w:t>
      </w:r>
      <w:r w:rsidRPr="00E97C7B">
        <w:rPr>
          <w:i/>
        </w:rPr>
        <w:t xml:space="preserve">. </w:t>
      </w:r>
      <w:r w:rsidRPr="00E97C7B">
        <w:t xml:space="preserve">75, 341-50 </w:t>
      </w:r>
    </w:p>
    <w:p w14:paraId="1274CB7F" w14:textId="77777777" w:rsidR="002105DD" w:rsidRPr="00E97C7B" w:rsidRDefault="002105DD" w:rsidP="002105DD">
      <w:pPr>
        <w:pStyle w:val="EndNoteBibliography"/>
        <w:spacing w:after="0"/>
        <w:ind w:left="720" w:hanging="720"/>
      </w:pPr>
      <w:r w:rsidRPr="00E97C7B">
        <w:t>Smith, S.D., et al., 2015. Changes in vascular extracellular matrix composition during decidual spiral arteriole remodeling in early human pregnancy. Histology and histopathology</w:t>
      </w:r>
      <w:r w:rsidRPr="00E97C7B">
        <w:rPr>
          <w:i/>
        </w:rPr>
        <w:t xml:space="preserve">. </w:t>
      </w:r>
      <w:r w:rsidRPr="00E97C7B">
        <w:t xml:space="preserve">11696 </w:t>
      </w:r>
    </w:p>
    <w:p w14:paraId="62F0AC08" w14:textId="77777777" w:rsidR="002105DD" w:rsidRPr="00E97C7B" w:rsidRDefault="002105DD" w:rsidP="002105DD">
      <w:pPr>
        <w:pStyle w:val="EndNoteBibliography"/>
        <w:spacing w:after="0"/>
        <w:ind w:left="720" w:hanging="720"/>
      </w:pPr>
      <w:r w:rsidRPr="00E97C7B">
        <w:t>Smith, S.D., et al., 2009. Evidence for immune cell involvement in decidual spiral arteriole remodeling in early human pregnancy. Am J Pathol</w:t>
      </w:r>
      <w:r w:rsidRPr="00E97C7B">
        <w:rPr>
          <w:i/>
        </w:rPr>
        <w:t xml:space="preserve">. </w:t>
      </w:r>
      <w:r w:rsidRPr="00E97C7B">
        <w:t xml:space="preserve">174, 1959-71 </w:t>
      </w:r>
    </w:p>
    <w:p w14:paraId="377793A1" w14:textId="77777777" w:rsidR="002105DD" w:rsidRPr="00E97C7B" w:rsidRDefault="002105DD" w:rsidP="002105DD">
      <w:pPr>
        <w:pStyle w:val="EndNoteBibliography"/>
        <w:spacing w:after="0"/>
        <w:ind w:left="720" w:hanging="720"/>
      </w:pPr>
      <w:r w:rsidRPr="00E97C7B">
        <w:t>Staff, A.C., et al., 2016. Pregnancy and long-term maternal cardiovascular health: Progress through harmonization of research cohorts and biobanks. Hypertension</w:t>
      </w:r>
      <w:r w:rsidRPr="00E97C7B">
        <w:rPr>
          <w:i/>
        </w:rPr>
        <w:t xml:space="preserve">. </w:t>
      </w:r>
      <w:r w:rsidRPr="00E97C7B">
        <w:t xml:space="preserve">67, 251-60 </w:t>
      </w:r>
    </w:p>
    <w:p w14:paraId="12D02122" w14:textId="2052A3C1" w:rsidR="002105DD" w:rsidRPr="00E97C7B" w:rsidRDefault="002105DD" w:rsidP="002105DD">
      <w:pPr>
        <w:pStyle w:val="EndNoteBibliography"/>
        <w:spacing w:after="0"/>
        <w:ind w:left="720" w:hanging="720"/>
      </w:pPr>
      <w:r w:rsidRPr="00E97C7B">
        <w:t>Tilbu</w:t>
      </w:r>
      <w:r w:rsidR="00870145" w:rsidRPr="00E97C7B">
        <w:t>rgs, T., et al., 2015. The HLA-G</w:t>
      </w:r>
      <w:r w:rsidRPr="00E97C7B">
        <w:t xml:space="preserve"> cycle provides for both nk tolerance and immunity at the maternal-fetal interface. Proc Natl Acad Sci U S A</w:t>
      </w:r>
      <w:r w:rsidRPr="00E97C7B">
        <w:rPr>
          <w:i/>
        </w:rPr>
        <w:t xml:space="preserve">. </w:t>
      </w:r>
      <w:r w:rsidRPr="00E97C7B">
        <w:t xml:space="preserve">112, 13312-7 </w:t>
      </w:r>
    </w:p>
    <w:p w14:paraId="0A36D1E7" w14:textId="3A2DD303" w:rsidR="002105DD" w:rsidRPr="00E97C7B" w:rsidRDefault="002105DD" w:rsidP="002105DD">
      <w:pPr>
        <w:pStyle w:val="EndNoteBibliography"/>
        <w:spacing w:after="0"/>
        <w:ind w:left="720" w:hanging="720"/>
      </w:pPr>
      <w:r w:rsidRPr="00E97C7B">
        <w:t>Tilburgs, T., et al., 2008. Evidence for a selectiv</w:t>
      </w:r>
      <w:r w:rsidR="00870145" w:rsidRPr="00E97C7B">
        <w:t>e migration of fetus-specific CD4+CD25bright regulatory T</w:t>
      </w:r>
      <w:r w:rsidRPr="00E97C7B">
        <w:t xml:space="preserve"> cells from the peripheral blood to the decidua in human pregnancy. J Immunol</w:t>
      </w:r>
      <w:r w:rsidRPr="00E97C7B">
        <w:rPr>
          <w:i/>
        </w:rPr>
        <w:t xml:space="preserve">. </w:t>
      </w:r>
      <w:r w:rsidRPr="00E97C7B">
        <w:t xml:space="preserve">180, 5737-45 </w:t>
      </w:r>
    </w:p>
    <w:p w14:paraId="610BCB02" w14:textId="77777777" w:rsidR="002105DD" w:rsidRPr="00E97C7B" w:rsidRDefault="002105DD" w:rsidP="002105DD">
      <w:pPr>
        <w:pStyle w:val="EndNoteBibliography"/>
        <w:spacing w:after="0"/>
        <w:ind w:left="720" w:hanging="720"/>
      </w:pPr>
      <w:r w:rsidRPr="00E97C7B">
        <w:t>Wallace, A.E., et al., 2013a. Trophoblast-induced changes in c-x-c motif chemokine 10 expression contribute to vascular smooth muscle cell dedifferentiation during spiral artery remodeling. Arteriosclerosis, thrombosis, and vascular biology</w:t>
      </w:r>
      <w:r w:rsidRPr="00E97C7B">
        <w:rPr>
          <w:i/>
        </w:rPr>
        <w:t xml:space="preserve">. </w:t>
      </w:r>
      <w:r w:rsidRPr="00E97C7B">
        <w:t xml:space="preserve">33, e93-e101 </w:t>
      </w:r>
    </w:p>
    <w:p w14:paraId="3E52C17D" w14:textId="77777777" w:rsidR="002105DD" w:rsidRPr="00E97C7B" w:rsidRDefault="002105DD" w:rsidP="002105DD">
      <w:pPr>
        <w:pStyle w:val="EndNoteBibliography"/>
        <w:spacing w:after="0"/>
        <w:ind w:left="720" w:hanging="720"/>
      </w:pPr>
      <w:r w:rsidRPr="00E97C7B">
        <w:t>Wallace, A.E., et al., 2012. Extravillous trophoblast and decidual natural killer cells: A remodelling partnership. Hum Reprod Update</w:t>
      </w:r>
      <w:r w:rsidRPr="00E97C7B">
        <w:rPr>
          <w:i/>
        </w:rPr>
        <w:t xml:space="preserve">. </w:t>
      </w:r>
      <w:r w:rsidRPr="00E97C7B">
        <w:t xml:space="preserve">18, 458-71 </w:t>
      </w:r>
    </w:p>
    <w:p w14:paraId="5A192545" w14:textId="77777777" w:rsidR="002105DD" w:rsidRPr="00E97C7B" w:rsidRDefault="002105DD" w:rsidP="002105DD">
      <w:pPr>
        <w:pStyle w:val="EndNoteBibliography"/>
        <w:spacing w:after="0"/>
        <w:ind w:left="720" w:hanging="720"/>
      </w:pPr>
      <w:r w:rsidRPr="00E97C7B">
        <w:t>Wallace, A.E., et al., 2014. Increased angiogenic factor secretion by decidual natural killer cells from pregnancies with high uterine artery resistance alters trophoblast function. Hum Reprod</w:t>
      </w:r>
      <w:r w:rsidRPr="00E97C7B">
        <w:rPr>
          <w:i/>
        </w:rPr>
        <w:t xml:space="preserve">. </w:t>
      </w:r>
      <w:r w:rsidRPr="00E97C7B">
        <w:t xml:space="preserve">29, 652-60 </w:t>
      </w:r>
    </w:p>
    <w:p w14:paraId="4F2823C3" w14:textId="77777777" w:rsidR="002105DD" w:rsidRPr="00E97C7B" w:rsidRDefault="002105DD" w:rsidP="002105DD">
      <w:pPr>
        <w:pStyle w:val="EndNoteBibliography"/>
        <w:spacing w:after="0"/>
        <w:ind w:left="720" w:hanging="720"/>
      </w:pPr>
      <w:r w:rsidRPr="00E97C7B">
        <w:t>Wallace, A.E., et al., 2013b. Decidual natural killer cell interactions with trophoblasts are impaired in pregnancies at increased risk of preeclampsia. Am J Pathol</w:t>
      </w:r>
      <w:r w:rsidRPr="00E97C7B">
        <w:rPr>
          <w:i/>
        </w:rPr>
        <w:t xml:space="preserve">. </w:t>
      </w:r>
      <w:r w:rsidRPr="00E97C7B">
        <w:t xml:space="preserve">183, 1853-61 </w:t>
      </w:r>
    </w:p>
    <w:p w14:paraId="6765F61C" w14:textId="77777777" w:rsidR="002105DD" w:rsidRPr="00E97C7B" w:rsidRDefault="002105DD" w:rsidP="002105DD">
      <w:pPr>
        <w:pStyle w:val="EndNoteBibliography"/>
        <w:spacing w:after="0"/>
        <w:ind w:left="720" w:hanging="720"/>
      </w:pPr>
      <w:r w:rsidRPr="00E97C7B">
        <w:t>Wallace, A.E., et al., 2015. Decidual natural killer cell receptor expression is altered in pregnancies with impaired vascular remodeling and a higher risk of pre-eclampsia. J Leukoc Biol</w:t>
      </w:r>
      <w:r w:rsidRPr="00E97C7B">
        <w:rPr>
          <w:i/>
        </w:rPr>
        <w:t xml:space="preserve">. </w:t>
      </w:r>
      <w:r w:rsidRPr="00E97C7B">
        <w:t xml:space="preserve">97, 79-86 </w:t>
      </w:r>
    </w:p>
    <w:p w14:paraId="7C83EF47" w14:textId="77777777" w:rsidR="002105DD" w:rsidRPr="00E97C7B" w:rsidRDefault="002105DD" w:rsidP="002105DD">
      <w:pPr>
        <w:pStyle w:val="EndNoteBibliography"/>
        <w:spacing w:after="0"/>
        <w:ind w:left="720" w:hanging="720"/>
      </w:pPr>
      <w:r w:rsidRPr="00E97C7B">
        <w:t>Whitley, G.S., Cartwright, J.E., 2009. Trophoblast-mediated spiral artery remodelling: A role for apoptosis. J Anat</w:t>
      </w:r>
      <w:r w:rsidRPr="00E97C7B">
        <w:rPr>
          <w:i/>
        </w:rPr>
        <w:t xml:space="preserve">. </w:t>
      </w:r>
      <w:r w:rsidRPr="00E97C7B">
        <w:t xml:space="preserve">215, 21-6 </w:t>
      </w:r>
    </w:p>
    <w:p w14:paraId="488FB943" w14:textId="77777777" w:rsidR="002105DD" w:rsidRPr="00E97C7B" w:rsidRDefault="002105DD" w:rsidP="002105DD">
      <w:pPr>
        <w:pStyle w:val="EndNoteBibliography"/>
        <w:spacing w:after="0"/>
        <w:ind w:left="720" w:hanging="720"/>
      </w:pPr>
      <w:r w:rsidRPr="00E97C7B">
        <w:t>Whitley, G.S., Cartwright, J.E., 2010. Cellular and molecular regulation of spiral artery remodelling: Lessons from the cardiovascular field. Placenta</w:t>
      </w:r>
      <w:r w:rsidRPr="00E97C7B">
        <w:rPr>
          <w:i/>
        </w:rPr>
        <w:t xml:space="preserve">. </w:t>
      </w:r>
      <w:r w:rsidRPr="00E97C7B">
        <w:t xml:space="preserve">31, 465-74 </w:t>
      </w:r>
    </w:p>
    <w:p w14:paraId="2E53FD7F" w14:textId="77777777" w:rsidR="002105DD" w:rsidRPr="00E97C7B" w:rsidRDefault="002105DD" w:rsidP="002105DD">
      <w:pPr>
        <w:pStyle w:val="EndNoteBibliography"/>
        <w:spacing w:after="0"/>
        <w:ind w:left="720" w:hanging="720"/>
      </w:pPr>
      <w:r w:rsidRPr="00E97C7B">
        <w:t>Whitley, G.S., et al., 2007. Increased apoptosis in first trimester extravillous trophoblasts from pregnancies at higher risk of developing preeclampsia. Am J Pathol</w:t>
      </w:r>
      <w:r w:rsidRPr="00E97C7B">
        <w:rPr>
          <w:i/>
        </w:rPr>
        <w:t xml:space="preserve">. </w:t>
      </w:r>
      <w:r w:rsidRPr="00E97C7B">
        <w:t xml:space="preserve">170, 1903-9 </w:t>
      </w:r>
    </w:p>
    <w:p w14:paraId="53D1028C" w14:textId="15D5CA79" w:rsidR="002105DD" w:rsidRPr="00E97C7B" w:rsidRDefault="002105DD" w:rsidP="002105DD">
      <w:pPr>
        <w:pStyle w:val="EndNoteBibliography"/>
        <w:spacing w:after="0"/>
        <w:ind w:left="720" w:hanging="720"/>
      </w:pPr>
      <w:r w:rsidRPr="00E97C7B">
        <w:t>Xiong, S., et al., 2013. Mate</w:t>
      </w:r>
      <w:r w:rsidR="00870145" w:rsidRPr="00E97C7B">
        <w:t>rnal uterine NK cell-activating receptor KIR2DS</w:t>
      </w:r>
      <w:r w:rsidRPr="00E97C7B">
        <w:t>1 enhances placentation. J Clin Invest</w:t>
      </w:r>
      <w:r w:rsidRPr="00E97C7B">
        <w:rPr>
          <w:i/>
        </w:rPr>
        <w:t xml:space="preserve">. </w:t>
      </w:r>
      <w:r w:rsidRPr="00E97C7B">
        <w:t xml:space="preserve">123, 4264-72 </w:t>
      </w:r>
    </w:p>
    <w:p w14:paraId="7C38202A" w14:textId="3AD82464" w:rsidR="002105DD" w:rsidRPr="00E97C7B" w:rsidRDefault="002105DD" w:rsidP="002105DD">
      <w:pPr>
        <w:pStyle w:val="EndNoteBibliography"/>
        <w:ind w:left="720" w:hanging="720"/>
      </w:pPr>
      <w:r w:rsidRPr="00E97C7B">
        <w:t>Zh</w:t>
      </w:r>
      <w:r w:rsidR="00870145" w:rsidRPr="00E97C7B">
        <w:t>ang, J., et al., 2015. Human dNK</w:t>
      </w:r>
      <w:r w:rsidRPr="00E97C7B">
        <w:t xml:space="preserve"> cell function is differentially regulated by extrinsic cellular engagement and intrinsic activating receptors in first and second trimester pregnancy. Cell Mol Immunol</w:t>
      </w:r>
      <w:r w:rsidRPr="00E97C7B">
        <w:rPr>
          <w:i/>
        </w:rPr>
        <w:t xml:space="preserve">. </w:t>
      </w:r>
      <w:r w:rsidRPr="00E97C7B">
        <w:t xml:space="preserve"> </w:t>
      </w:r>
    </w:p>
    <w:p w14:paraId="2C926D9F" w14:textId="17503CC5" w:rsidR="00F017EB" w:rsidRPr="002429E5" w:rsidRDefault="00743EB5">
      <w:r w:rsidRPr="00E97C7B">
        <w:fldChar w:fldCharType="end"/>
      </w:r>
    </w:p>
    <w:sectPr w:rsidR="00F017EB" w:rsidRPr="002429E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Reproductive Immunol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2v5ws55fw5wye0sxo5fs50eae9s5vxxtf5&quot;&gt;Judith references&lt;record-ids&gt;&lt;item&gt;813&lt;/item&gt;&lt;item&gt;1265&lt;/item&gt;&lt;item&gt;1271&lt;/item&gt;&lt;item&gt;1273&lt;/item&gt;&lt;item&gt;1343&lt;/item&gt;&lt;item&gt;1443&lt;/item&gt;&lt;item&gt;1459&lt;/item&gt;&lt;item&gt;1496&lt;/item&gt;&lt;item&gt;1498&lt;/item&gt;&lt;item&gt;1574&lt;/item&gt;&lt;item&gt;1635&lt;/item&gt;&lt;item&gt;1641&lt;/item&gt;&lt;item&gt;1658&lt;/item&gt;&lt;item&gt;1663&lt;/item&gt;&lt;item&gt;1669&lt;/item&gt;&lt;item&gt;1674&lt;/item&gt;&lt;item&gt;1711&lt;/item&gt;&lt;item&gt;1712&lt;/item&gt;&lt;item&gt;1730&lt;/item&gt;&lt;item&gt;1789&lt;/item&gt;&lt;item&gt;1875&lt;/item&gt;&lt;item&gt;1942&lt;/item&gt;&lt;item&gt;1943&lt;/item&gt;&lt;item&gt;1944&lt;/item&gt;&lt;item&gt;1947&lt;/item&gt;&lt;item&gt;1948&lt;/item&gt;&lt;item&gt;1950&lt;/item&gt;&lt;item&gt;1952&lt;/item&gt;&lt;item&gt;1953&lt;/item&gt;&lt;item&gt;1956&lt;/item&gt;&lt;item&gt;1962&lt;/item&gt;&lt;item&gt;1963&lt;/item&gt;&lt;item&gt;1975&lt;/item&gt;&lt;item&gt;1978&lt;/item&gt;&lt;item&gt;1979&lt;/item&gt;&lt;item&gt;1980&lt;/item&gt;&lt;item&gt;1982&lt;/item&gt;&lt;item&gt;1984&lt;/item&gt;&lt;item&gt;1994&lt;/item&gt;&lt;item&gt;1998&lt;/item&gt;&lt;item&gt;2002&lt;/item&gt;&lt;item&gt;2007&lt;/item&gt;&lt;item&gt;2009&lt;/item&gt;&lt;item&gt;2010&lt;/item&gt;&lt;item&gt;2011&lt;/item&gt;&lt;item&gt;2012&lt;/item&gt;&lt;item&gt;2017&lt;/item&gt;&lt;item&gt;2029&lt;/item&gt;&lt;item&gt;2032&lt;/item&gt;&lt;item&gt;2033&lt;/item&gt;&lt;item&gt;2035&lt;/item&gt;&lt;item&gt;2044&lt;/item&gt;&lt;item&gt;2045&lt;/item&gt;&lt;item&gt;2048&lt;/item&gt;&lt;item&gt;2052&lt;/item&gt;&lt;item&gt;2053&lt;/item&gt;&lt;item&gt;2056&lt;/item&gt;&lt;item&gt;2057&lt;/item&gt;&lt;item&gt;2058&lt;/item&gt;&lt;item&gt;2059&lt;/item&gt;&lt;/record-ids&gt;&lt;/item&gt;&lt;/Libraries&gt;"/>
  </w:docVars>
  <w:rsids>
    <w:rsidRoot w:val="00677DFE"/>
    <w:rsid w:val="00003023"/>
    <w:rsid w:val="00031894"/>
    <w:rsid w:val="00037F10"/>
    <w:rsid w:val="00075103"/>
    <w:rsid w:val="00091641"/>
    <w:rsid w:val="000C647B"/>
    <w:rsid w:val="00116D07"/>
    <w:rsid w:val="00126535"/>
    <w:rsid w:val="00137328"/>
    <w:rsid w:val="0015461D"/>
    <w:rsid w:val="001650B2"/>
    <w:rsid w:val="001829A3"/>
    <w:rsid w:val="00190599"/>
    <w:rsid w:val="001C1EDE"/>
    <w:rsid w:val="002015DB"/>
    <w:rsid w:val="002068D5"/>
    <w:rsid w:val="002105DD"/>
    <w:rsid w:val="00214453"/>
    <w:rsid w:val="002429E5"/>
    <w:rsid w:val="00251F23"/>
    <w:rsid w:val="00266211"/>
    <w:rsid w:val="002C0F01"/>
    <w:rsid w:val="00341DDC"/>
    <w:rsid w:val="003F239F"/>
    <w:rsid w:val="00426D2A"/>
    <w:rsid w:val="00426FB9"/>
    <w:rsid w:val="00431922"/>
    <w:rsid w:val="0045779C"/>
    <w:rsid w:val="00493134"/>
    <w:rsid w:val="004C0C76"/>
    <w:rsid w:val="004C3D48"/>
    <w:rsid w:val="005200F3"/>
    <w:rsid w:val="00537C58"/>
    <w:rsid w:val="00556367"/>
    <w:rsid w:val="005828A6"/>
    <w:rsid w:val="00586FAF"/>
    <w:rsid w:val="005C0ADE"/>
    <w:rsid w:val="005D52CC"/>
    <w:rsid w:val="005F0B3C"/>
    <w:rsid w:val="00673D03"/>
    <w:rsid w:val="00677DFE"/>
    <w:rsid w:val="0068332E"/>
    <w:rsid w:val="006D04D9"/>
    <w:rsid w:val="006E01FF"/>
    <w:rsid w:val="006E58BA"/>
    <w:rsid w:val="006F00C0"/>
    <w:rsid w:val="00736B8F"/>
    <w:rsid w:val="00743EB5"/>
    <w:rsid w:val="0077343D"/>
    <w:rsid w:val="00797C9F"/>
    <w:rsid w:val="007B27EC"/>
    <w:rsid w:val="007C2268"/>
    <w:rsid w:val="007C5A3A"/>
    <w:rsid w:val="007C61A9"/>
    <w:rsid w:val="007E710D"/>
    <w:rsid w:val="007F2F82"/>
    <w:rsid w:val="00807137"/>
    <w:rsid w:val="00846418"/>
    <w:rsid w:val="00853F8B"/>
    <w:rsid w:val="00870145"/>
    <w:rsid w:val="00877EF5"/>
    <w:rsid w:val="008856D8"/>
    <w:rsid w:val="008909DE"/>
    <w:rsid w:val="008B7C13"/>
    <w:rsid w:val="009007C2"/>
    <w:rsid w:val="009142F0"/>
    <w:rsid w:val="00932D1A"/>
    <w:rsid w:val="00961FBA"/>
    <w:rsid w:val="00997D32"/>
    <w:rsid w:val="009A497C"/>
    <w:rsid w:val="00A000D2"/>
    <w:rsid w:val="00A1097F"/>
    <w:rsid w:val="00A36D66"/>
    <w:rsid w:val="00A4529D"/>
    <w:rsid w:val="00AE5DDD"/>
    <w:rsid w:val="00B64381"/>
    <w:rsid w:val="00BD54DB"/>
    <w:rsid w:val="00BE780F"/>
    <w:rsid w:val="00BF4ED7"/>
    <w:rsid w:val="00C0528B"/>
    <w:rsid w:val="00C07584"/>
    <w:rsid w:val="00C46624"/>
    <w:rsid w:val="00C5240F"/>
    <w:rsid w:val="00C81946"/>
    <w:rsid w:val="00CB7040"/>
    <w:rsid w:val="00CD336E"/>
    <w:rsid w:val="00D02C7A"/>
    <w:rsid w:val="00D31327"/>
    <w:rsid w:val="00D549CB"/>
    <w:rsid w:val="00D779A9"/>
    <w:rsid w:val="00D93C54"/>
    <w:rsid w:val="00D961A5"/>
    <w:rsid w:val="00DB5AD9"/>
    <w:rsid w:val="00E37EA2"/>
    <w:rsid w:val="00E4072F"/>
    <w:rsid w:val="00E464EB"/>
    <w:rsid w:val="00E66A2C"/>
    <w:rsid w:val="00E72932"/>
    <w:rsid w:val="00E737DA"/>
    <w:rsid w:val="00E97C7B"/>
    <w:rsid w:val="00EF2595"/>
    <w:rsid w:val="00F017EB"/>
    <w:rsid w:val="00F20165"/>
    <w:rsid w:val="00F32E36"/>
    <w:rsid w:val="00FA5C87"/>
    <w:rsid w:val="00FD153A"/>
    <w:rsid w:val="00FD4BF5"/>
    <w:rsid w:val="00FF4E6E"/>
    <w:rsid w:val="00FF67A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6C292F"/>
  <w15:docId w15:val="{44E03BE5-0A7D-43F0-BBA4-57F2B8C005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37F10"/>
    <w:rPr>
      <w:color w:val="0563C1" w:themeColor="hyperlink"/>
      <w:u w:val="single"/>
    </w:rPr>
  </w:style>
  <w:style w:type="paragraph" w:customStyle="1" w:styleId="EndNoteBibliography">
    <w:name w:val="EndNote Bibliography"/>
    <w:basedOn w:val="Normal"/>
    <w:link w:val="EndNoteBibliographyChar"/>
    <w:rsid w:val="009142F0"/>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9142F0"/>
    <w:rPr>
      <w:rFonts w:ascii="Calibri" w:hAnsi="Calibri"/>
      <w:noProof/>
      <w:lang w:val="en-US"/>
    </w:rPr>
  </w:style>
  <w:style w:type="paragraph" w:styleId="BalloonText">
    <w:name w:val="Balloon Text"/>
    <w:basedOn w:val="Normal"/>
    <w:link w:val="BalloonTextChar"/>
    <w:uiPriority w:val="99"/>
    <w:semiHidden/>
    <w:unhideWhenUsed/>
    <w:rsid w:val="004C0C7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0C76"/>
    <w:rPr>
      <w:rFonts w:ascii="Segoe UI" w:hAnsi="Segoe UI" w:cs="Segoe UI"/>
      <w:sz w:val="18"/>
      <w:szCs w:val="18"/>
    </w:rPr>
  </w:style>
  <w:style w:type="paragraph" w:customStyle="1" w:styleId="EndNoteBibliographyTitle">
    <w:name w:val="EndNote Bibliography Title"/>
    <w:basedOn w:val="Normal"/>
    <w:link w:val="EndNoteBibliographyTitleChar"/>
    <w:rsid w:val="00F017EB"/>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017EB"/>
    <w:rPr>
      <w:rFonts w:ascii="Calibri" w:hAnsi="Calibri"/>
      <w:noProof/>
      <w:lang w:val="en-US"/>
    </w:rPr>
  </w:style>
  <w:style w:type="character" w:styleId="CommentReference">
    <w:name w:val="annotation reference"/>
    <w:basedOn w:val="DefaultParagraphFont"/>
    <w:uiPriority w:val="99"/>
    <w:semiHidden/>
    <w:unhideWhenUsed/>
    <w:rsid w:val="009A497C"/>
    <w:rPr>
      <w:sz w:val="16"/>
      <w:szCs w:val="16"/>
    </w:rPr>
  </w:style>
  <w:style w:type="paragraph" w:styleId="CommentText">
    <w:name w:val="annotation text"/>
    <w:basedOn w:val="Normal"/>
    <w:link w:val="CommentTextChar"/>
    <w:uiPriority w:val="99"/>
    <w:semiHidden/>
    <w:unhideWhenUsed/>
    <w:rsid w:val="009A497C"/>
    <w:pPr>
      <w:spacing w:line="240" w:lineRule="auto"/>
    </w:pPr>
    <w:rPr>
      <w:sz w:val="20"/>
      <w:szCs w:val="20"/>
    </w:rPr>
  </w:style>
  <w:style w:type="character" w:customStyle="1" w:styleId="CommentTextChar">
    <w:name w:val="Comment Text Char"/>
    <w:basedOn w:val="DefaultParagraphFont"/>
    <w:link w:val="CommentText"/>
    <w:uiPriority w:val="99"/>
    <w:semiHidden/>
    <w:rsid w:val="009A497C"/>
    <w:rPr>
      <w:sz w:val="20"/>
      <w:szCs w:val="20"/>
    </w:rPr>
  </w:style>
  <w:style w:type="paragraph" w:styleId="CommentSubject">
    <w:name w:val="annotation subject"/>
    <w:basedOn w:val="CommentText"/>
    <w:next w:val="CommentText"/>
    <w:link w:val="CommentSubjectChar"/>
    <w:uiPriority w:val="99"/>
    <w:semiHidden/>
    <w:unhideWhenUsed/>
    <w:rsid w:val="009A497C"/>
    <w:rPr>
      <w:b/>
      <w:bCs/>
    </w:rPr>
  </w:style>
  <w:style w:type="character" w:customStyle="1" w:styleId="CommentSubjectChar">
    <w:name w:val="Comment Subject Char"/>
    <w:basedOn w:val="CommentTextChar"/>
    <w:link w:val="CommentSubject"/>
    <w:uiPriority w:val="99"/>
    <w:semiHidden/>
    <w:rsid w:val="009A497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jcartwri@sgul.ac.u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40F12E-78B0-47D1-8678-39B6F4AE57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8596</Words>
  <Characters>49000</Characters>
  <Application>Microsoft Office Word</Application>
  <DocSecurity>0</DocSecurity>
  <Lines>408</Lines>
  <Paragraphs>114</Paragraphs>
  <ScaleCrop>false</ScaleCrop>
  <HeadingPairs>
    <vt:vector size="2" baseType="variant">
      <vt:variant>
        <vt:lpstr>Title</vt:lpstr>
      </vt:variant>
      <vt:variant>
        <vt:i4>1</vt:i4>
      </vt:variant>
    </vt:vector>
  </HeadingPairs>
  <TitlesOfParts>
    <vt:vector size="1" baseType="lpstr">
      <vt:lpstr/>
    </vt:vector>
  </TitlesOfParts>
  <Company>St Georges, University of London</Company>
  <LinksUpToDate>false</LinksUpToDate>
  <CharactersWithSpaces>574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dith Cartwright</dc:creator>
  <cp:lastModifiedBy>Christina Phillips</cp:lastModifiedBy>
  <cp:revision>2</cp:revision>
  <cp:lastPrinted>2016-04-27T12:44:00Z</cp:lastPrinted>
  <dcterms:created xsi:type="dcterms:W3CDTF">2016-09-27T14:08:00Z</dcterms:created>
  <dcterms:modified xsi:type="dcterms:W3CDTF">2016-09-27T14:08:00Z</dcterms:modified>
</cp:coreProperties>
</file>